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BC43FC" w14:textId="29A52682" w:rsidR="00387880" w:rsidRPr="00352316" w:rsidRDefault="008B7BA8" w:rsidP="008D4011">
      <w:pPr>
        <w:rPr>
          <w:sz w:val="20"/>
          <w:szCs w:val="20"/>
        </w:rPr>
      </w:pPr>
      <w:r>
        <w:rPr>
          <w:b/>
          <w:bCs/>
          <w:sz w:val="20"/>
          <w:szCs w:val="20"/>
        </w:rPr>
        <w:t xml:space="preserve">Additional File </w:t>
      </w:r>
      <w:r w:rsidR="00387880" w:rsidRPr="00623086">
        <w:rPr>
          <w:b/>
          <w:bCs/>
          <w:sz w:val="20"/>
          <w:szCs w:val="20"/>
        </w:rPr>
        <w:t>2</w:t>
      </w:r>
    </w:p>
    <w:p w14:paraId="66D49AC2" w14:textId="730C1C8B" w:rsidR="00387880" w:rsidRPr="00623086" w:rsidRDefault="00387880" w:rsidP="008D4011">
      <w:pPr>
        <w:rPr>
          <w:b/>
          <w:bCs/>
          <w:sz w:val="20"/>
          <w:szCs w:val="20"/>
        </w:rPr>
      </w:pPr>
      <w:r w:rsidRPr="00623086">
        <w:rPr>
          <w:b/>
          <w:bCs/>
          <w:sz w:val="20"/>
          <w:szCs w:val="20"/>
        </w:rPr>
        <w:t xml:space="preserve">Study Characteristics of AHD </w:t>
      </w:r>
      <w:r w:rsidR="00737A78">
        <w:rPr>
          <w:b/>
          <w:bCs/>
          <w:sz w:val="20"/>
          <w:szCs w:val="20"/>
        </w:rPr>
        <w:t>T</w:t>
      </w:r>
      <w:r w:rsidRPr="00623086">
        <w:rPr>
          <w:b/>
          <w:bCs/>
          <w:sz w:val="20"/>
          <w:szCs w:val="20"/>
        </w:rPr>
        <w:t xml:space="preserve">eaching </w:t>
      </w:r>
      <w:r w:rsidR="00737A78">
        <w:rPr>
          <w:b/>
          <w:bCs/>
          <w:sz w:val="20"/>
          <w:szCs w:val="20"/>
        </w:rPr>
        <w:t>S</w:t>
      </w:r>
      <w:r w:rsidRPr="00623086">
        <w:rPr>
          <w:b/>
          <w:bCs/>
          <w:sz w:val="20"/>
          <w:szCs w:val="20"/>
        </w:rPr>
        <w:t>trategies</w:t>
      </w:r>
    </w:p>
    <w:p w14:paraId="56DCBF76" w14:textId="2B0F52C7" w:rsidR="00387880" w:rsidRPr="00623086" w:rsidRDefault="00387880" w:rsidP="008D4011">
      <w:pPr>
        <w:rPr>
          <w:sz w:val="20"/>
          <w:szCs w:val="20"/>
        </w:rPr>
      </w:pPr>
    </w:p>
    <w:p w14:paraId="05E753E5" w14:textId="168A2321" w:rsidR="00387880" w:rsidRPr="00623086" w:rsidRDefault="00387880" w:rsidP="008D4011">
      <w:pPr>
        <w:rPr>
          <w:sz w:val="20"/>
          <w:szCs w:val="20"/>
        </w:rPr>
      </w:pPr>
    </w:p>
    <w:tbl>
      <w:tblPr>
        <w:tblStyle w:val="TableGrid"/>
        <w:tblW w:w="12865" w:type="dxa"/>
        <w:tblLayout w:type="fixed"/>
        <w:tblLook w:val="04A0" w:firstRow="1" w:lastRow="0" w:firstColumn="1" w:lastColumn="0" w:noHBand="0" w:noVBand="1"/>
      </w:tblPr>
      <w:tblGrid>
        <w:gridCol w:w="900"/>
        <w:gridCol w:w="630"/>
        <w:gridCol w:w="1255"/>
        <w:gridCol w:w="990"/>
        <w:gridCol w:w="720"/>
        <w:gridCol w:w="630"/>
        <w:gridCol w:w="1260"/>
        <w:gridCol w:w="810"/>
        <w:gridCol w:w="1260"/>
        <w:gridCol w:w="1260"/>
        <w:gridCol w:w="1350"/>
        <w:gridCol w:w="990"/>
        <w:gridCol w:w="810"/>
      </w:tblGrid>
      <w:tr w:rsidR="003016C3" w:rsidRPr="00623086" w14:paraId="01D0A928" w14:textId="16CBB2F8" w:rsidTr="005B49D4">
        <w:tc>
          <w:tcPr>
            <w:tcW w:w="900" w:type="dxa"/>
          </w:tcPr>
          <w:p w14:paraId="753B20F9" w14:textId="4B362881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Authors, year</w:t>
            </w:r>
          </w:p>
        </w:tc>
        <w:tc>
          <w:tcPr>
            <w:tcW w:w="630" w:type="dxa"/>
          </w:tcPr>
          <w:p w14:paraId="439DE8CD" w14:textId="527FA7FC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Country</w:t>
            </w:r>
          </w:p>
        </w:tc>
        <w:tc>
          <w:tcPr>
            <w:tcW w:w="1255" w:type="dxa"/>
          </w:tcPr>
          <w:p w14:paraId="6390C092" w14:textId="77777777" w:rsidR="003016C3" w:rsidRPr="00623086" w:rsidRDefault="003016C3" w:rsidP="00A72037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Paper Type</w:t>
            </w:r>
          </w:p>
          <w:p w14:paraId="433881FF" w14:textId="77777777" w:rsidR="003016C3" w:rsidRPr="00623086" w:rsidRDefault="003016C3" w:rsidP="00A72037">
            <w:pPr>
              <w:rPr>
                <w:b/>
                <w:bCs/>
                <w:sz w:val="20"/>
                <w:szCs w:val="20"/>
              </w:rPr>
            </w:pPr>
          </w:p>
          <w:p w14:paraId="5E704B48" w14:textId="69DFEF1F" w:rsidR="003016C3" w:rsidRPr="00623086" w:rsidRDefault="003016C3" w:rsidP="00A72037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Self-described AHD (Y/N)</w:t>
            </w:r>
          </w:p>
        </w:tc>
        <w:tc>
          <w:tcPr>
            <w:tcW w:w="990" w:type="dxa"/>
          </w:tcPr>
          <w:p w14:paraId="786CE245" w14:textId="0DDFD162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Discipline</w:t>
            </w:r>
          </w:p>
        </w:tc>
        <w:tc>
          <w:tcPr>
            <w:tcW w:w="720" w:type="dxa"/>
          </w:tcPr>
          <w:p w14:paraId="30F2E555" w14:textId="1E7CC230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Target Audience</w:t>
            </w:r>
          </w:p>
        </w:tc>
        <w:tc>
          <w:tcPr>
            <w:tcW w:w="630" w:type="dxa"/>
          </w:tcPr>
          <w:p w14:paraId="64B6EA87" w14:textId="6915E956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# Participants</w:t>
            </w:r>
          </w:p>
        </w:tc>
        <w:tc>
          <w:tcPr>
            <w:tcW w:w="1260" w:type="dxa"/>
          </w:tcPr>
          <w:p w14:paraId="04316DFA" w14:textId="458399FA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Rationale</w:t>
            </w:r>
          </w:p>
        </w:tc>
        <w:tc>
          <w:tcPr>
            <w:tcW w:w="810" w:type="dxa"/>
          </w:tcPr>
          <w:p w14:paraId="7754BB80" w14:textId="2967B037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Delivery Time (hr)</w:t>
            </w:r>
          </w:p>
        </w:tc>
        <w:tc>
          <w:tcPr>
            <w:tcW w:w="1260" w:type="dxa"/>
          </w:tcPr>
          <w:p w14:paraId="08AA19BC" w14:textId="422B3377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Teaching Strategies</w:t>
            </w:r>
          </w:p>
        </w:tc>
        <w:tc>
          <w:tcPr>
            <w:tcW w:w="1260" w:type="dxa"/>
          </w:tcPr>
          <w:p w14:paraId="61BF9386" w14:textId="3F0ECB6D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Resources (personnel)</w:t>
            </w:r>
          </w:p>
        </w:tc>
        <w:tc>
          <w:tcPr>
            <w:tcW w:w="1350" w:type="dxa"/>
          </w:tcPr>
          <w:p w14:paraId="0E0CE9F6" w14:textId="463A9F3B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color w:val="000000"/>
                <w:sz w:val="20"/>
                <w:szCs w:val="20"/>
                <w:shd w:val="clear" w:color="auto" w:fill="FFFFFF"/>
              </w:rPr>
              <w:t>Resources (other: space, money, SP, etc.) </w:t>
            </w:r>
          </w:p>
        </w:tc>
        <w:tc>
          <w:tcPr>
            <w:tcW w:w="990" w:type="dxa"/>
          </w:tcPr>
          <w:p w14:paraId="00A9FB12" w14:textId="219C8E54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Evaluation Design</w:t>
            </w:r>
          </w:p>
        </w:tc>
        <w:tc>
          <w:tcPr>
            <w:tcW w:w="810" w:type="dxa"/>
          </w:tcPr>
          <w:p w14:paraId="1F9D8E04" w14:textId="2F8BEA99" w:rsidR="003016C3" w:rsidRPr="00623086" w:rsidRDefault="003016C3" w:rsidP="008D4011">
            <w:pPr>
              <w:rPr>
                <w:b/>
                <w:bCs/>
                <w:sz w:val="20"/>
                <w:szCs w:val="20"/>
              </w:rPr>
            </w:pPr>
            <w:r w:rsidRPr="00623086">
              <w:rPr>
                <w:b/>
                <w:bCs/>
                <w:sz w:val="20"/>
                <w:szCs w:val="20"/>
              </w:rPr>
              <w:t>Learner Outcome / Kirkpatrick Level</w:t>
            </w:r>
          </w:p>
        </w:tc>
      </w:tr>
      <w:tr w:rsidR="003016C3" w:rsidRPr="00623086" w14:paraId="226F213C" w14:textId="7A5DF296" w:rsidTr="005B49D4">
        <w:tc>
          <w:tcPr>
            <w:tcW w:w="900" w:type="dxa"/>
          </w:tcPr>
          <w:p w14:paraId="3CF61000" w14:textId="1DE50720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Abbott et al., 2014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Abbott&lt;/Author&gt;&lt;Year&gt;2014&lt;/Year&gt;&lt;RecNum&gt;563&lt;/RecNum&gt;&lt;DisplayText&gt;&lt;style face="superscript"&gt;1&lt;/style&gt;&lt;/DisplayText&gt;&lt;record&gt;&lt;rec-number&gt;563&lt;/rec-number&gt;&lt;foreign-keys&gt;&lt;key app="EN" db-id="pv222tsw752areedwwvx20w55w0st9e0xvew" timestamp="1607435488"&gt;563&lt;/key&gt;&lt;/foreign-keys&gt;&lt;ref-type name="Journal Article"&gt;17&lt;/ref-type&gt;&lt;contributors&gt;&lt;authors&gt;&lt;author&gt;Abbott, M.&lt;/author&gt;&lt;author&gt;Paulin, H.&lt;/author&gt;&lt;author&gt;Sidhu, D.&lt;/author&gt;&lt;author&gt;Naugler, C.&lt;/author&gt;&lt;/authors&gt;&lt;/contributors&gt;&lt;auth-address&gt;Diagnostic and Scientific Centre, 9-3535 Research Rd NW, Calgary, AB T2N 2K8. christopher.naugler@cls.ab.ca.&lt;/auth-address&gt;&lt;titles&gt;&lt;title&gt;Laboratory tests, interpretation, and use of resources: a program to introduce the basics&lt;/title&gt;&lt;secondary-title&gt;Can Fam Physician&lt;/secondary-title&gt;&lt;/titles&gt;&lt;periodical&gt;&lt;full-title&gt;Can Fam Physician&lt;/full-title&gt;&lt;/periodical&gt;&lt;pages&gt;e167-72&lt;/pages&gt;&lt;volume&gt;60&lt;/volume&gt;&lt;number&gt;3&lt;/number&gt;&lt;edition&gt;2014/03/15&lt;/edition&gt;&lt;keywords&gt;&lt;keyword&gt;Canada&lt;/keyword&gt;&lt;keyword&gt;Clinical Competence&lt;/keyword&gt;&lt;keyword&gt;*Clinical Laboratory Techniques&lt;/keyword&gt;&lt;keyword&gt;Family Practice/*education&lt;/keyword&gt;&lt;keyword&gt;Humans&lt;/keyword&gt;&lt;keyword&gt;Internship and Residency/*methods&lt;/keyword&gt;&lt;keyword&gt;Program Development&lt;/keyword&gt;&lt;/keywords&gt;&lt;dates&gt;&lt;year&gt;2014&lt;/year&gt;&lt;pub-dates&gt;&lt;date&gt;Mar&lt;/date&gt;&lt;/pub-dates&gt;&lt;/dates&gt;&lt;isbn&gt;1715-5258 (Electronic)&amp;#xD;0008-350X (Linking)&lt;/isbn&gt;&lt;accession-num&gt;24627400&lt;/accession-num&gt;&lt;urls&gt;&lt;related-urls&gt;&lt;url&gt;https://www.ncbi.nlm.nih.gov/pubmed/24627400&lt;/url&gt;&lt;/related-urls&gt;&lt;/urls&gt;&lt;custom2&gt;PMC3952781&lt;/custom2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344C4734" w14:textId="41DDB715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4F738030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1D0982BD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7A9AE6CB" w14:textId="10E94336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46D0B57E" w14:textId="1504F796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amily medicine</w:t>
            </w:r>
          </w:p>
        </w:tc>
        <w:tc>
          <w:tcPr>
            <w:tcW w:w="720" w:type="dxa"/>
          </w:tcPr>
          <w:p w14:paraId="59EC6D21" w14:textId="440FB3D0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16F48676" w14:textId="56D77784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69</w:t>
            </w:r>
          </w:p>
        </w:tc>
        <w:tc>
          <w:tcPr>
            <w:tcW w:w="1260" w:type="dxa"/>
          </w:tcPr>
          <w:p w14:paraId="4FCF81A2" w14:textId="47CE084C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s should use lab tests more efficiently and appropriately.</w:t>
            </w:r>
          </w:p>
        </w:tc>
        <w:tc>
          <w:tcPr>
            <w:tcW w:w="810" w:type="dxa"/>
          </w:tcPr>
          <w:p w14:paraId="66ACFC0A" w14:textId="25B3B8F0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14:paraId="154E03D2" w14:textId="7C2E1339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idactics</w:t>
            </w:r>
          </w:p>
        </w:tc>
        <w:tc>
          <w:tcPr>
            <w:tcW w:w="1260" w:type="dxa"/>
          </w:tcPr>
          <w:p w14:paraId="356B0058" w14:textId="33B1F9E8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General pathologist and 2 senior general pathology residents</w:t>
            </w:r>
          </w:p>
        </w:tc>
        <w:tc>
          <w:tcPr>
            <w:tcW w:w="1350" w:type="dxa"/>
          </w:tcPr>
          <w:p w14:paraId="3E65F4C3" w14:textId="294B639B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lassroom, facility tours, pre-session slide presentation</w:t>
            </w:r>
          </w:p>
        </w:tc>
        <w:tc>
          <w:tcPr>
            <w:tcW w:w="990" w:type="dxa"/>
          </w:tcPr>
          <w:p w14:paraId="6CF55040" w14:textId="22AA64A4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01305B1C" w14:textId="223370EB" w:rsidR="003016C3" w:rsidRPr="00623086" w:rsidRDefault="003016C3" w:rsidP="00DF6295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601C6A34" w14:textId="3723E2F7" w:rsidTr="005B49D4">
        <w:tc>
          <w:tcPr>
            <w:tcW w:w="900" w:type="dxa"/>
          </w:tcPr>
          <w:p w14:paraId="1C5ACDAC" w14:textId="5371000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Abraham et al., 2001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Abraham&lt;/Author&gt;&lt;Year&gt;2001&lt;/Year&gt;&lt;RecNum&gt;372&lt;/RecNum&gt;&lt;DisplayText&gt;&lt;style face="superscript"&gt;2&lt;/style&gt;&lt;/DisplayText&gt;&lt;record&gt;&lt;rec-number&gt;372&lt;/rec-number&gt;&lt;foreign-keys&gt;&lt;key app="EN" db-id="pv222tsw752areedwwvx20w55w0st9e0xvew" timestamp="1607372045"&gt;372&lt;/key&gt;&lt;/foreign-keys&gt;&lt;ref-type name="Journal Article"&gt;17&lt;/ref-type&gt;&lt;contributors&gt;&lt;authors&gt;&lt;author&gt;Abraham, A.&lt;/author&gt;&lt;author&gt;Cheng, T. L.&lt;/author&gt;&lt;author&gt;Wright, J. L.&lt;/author&gt;&lt;author&gt;Addlestone, I.&lt;/author&gt;&lt;author&gt;Huang, Z.&lt;/author&gt;&lt;author&gt;Greenberg, L.&lt;/author&gt;&lt;/authors&gt;&lt;/contributors&gt;&lt;auth-address&gt;Department of General Pediatrics and Adolescent Medicine, Children&amp;apos;s National Medical Center, Washington, DC, USA. anisha.abraham@na.amedd.army.mil&lt;/auth-address&gt;&lt;titles&gt;&lt;title&gt;Assessing an educational intervention to improve physician violence screening skills&lt;/title&gt;&lt;secondary-title&gt;Pediatrics&lt;/secondary-title&gt;&lt;/titles&gt;&lt;periodical&gt;&lt;full-title&gt;Pediatrics&lt;/full-title&gt;&lt;/periodical&gt;&lt;pages&gt;E68&lt;/pages&gt;&lt;volume&gt;107&lt;/volume&gt;&lt;number&gt;5&lt;/number&gt;&lt;edition&gt;2001/05/23&lt;/edition&gt;&lt;keywords&gt;&lt;keyword&gt;Adolescent&lt;/keyword&gt;&lt;keyword&gt;Adolescent Behavior&lt;/keyword&gt;&lt;keyword&gt;*Clinical Competence&lt;/keyword&gt;&lt;keyword&gt;*Education, Medical&lt;/keyword&gt;&lt;keyword&gt;Humans&lt;/keyword&gt;&lt;keyword&gt;Internship and Residency&lt;/keyword&gt;&lt;keyword&gt;Physicians&lt;/keyword&gt;&lt;keyword&gt;Students, Medical&lt;/keyword&gt;&lt;keyword&gt;Violence/*prevention &amp;amp; control&lt;/keyword&gt;&lt;/keywords&gt;&lt;dates&gt;&lt;year&gt;2001&lt;/year&gt;&lt;pub-dates&gt;&lt;date&gt;May&lt;/date&gt;&lt;/pub-dates&gt;&lt;/dates&gt;&lt;isbn&gt;1098-4275 (Electronic)&amp;#xD;0031-4005 (Linking)&lt;/isbn&gt;&lt;accession-num&gt;11331718&lt;/accession-num&gt;&lt;urls&gt;&lt;related-urls&gt;&lt;url&gt;https://www.ncbi.nlm.nih.gov/pubmed/11331718&lt;/url&gt;&lt;/related-urls&gt;&lt;/urls&gt;&lt;electronic-resource-num&gt;10.1542/peds.107.5.e68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57A05506" w14:textId="3E0F754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581C45B8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4FAB8E2B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228290D7" w14:textId="0379D7CC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6290EEEA" w14:textId="2394E78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Adolescent medicine</w:t>
            </w:r>
          </w:p>
        </w:tc>
        <w:tc>
          <w:tcPr>
            <w:tcW w:w="720" w:type="dxa"/>
          </w:tcPr>
          <w:p w14:paraId="124403A2" w14:textId="03FA4D4D" w:rsidR="003016C3" w:rsidRPr="00623086" w:rsidRDefault="003016C3" w:rsidP="00D878F8">
            <w:pPr>
              <w:tabs>
                <w:tab w:val="left" w:pos="425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00837BA9" w14:textId="591B679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56</w:t>
            </w:r>
          </w:p>
        </w:tc>
        <w:tc>
          <w:tcPr>
            <w:tcW w:w="1260" w:type="dxa"/>
          </w:tcPr>
          <w:p w14:paraId="6D2A6005" w14:textId="462122A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ew evaluations of violence prevention education programs exist.</w:t>
            </w:r>
          </w:p>
        </w:tc>
        <w:tc>
          <w:tcPr>
            <w:tcW w:w="810" w:type="dxa"/>
          </w:tcPr>
          <w:p w14:paraId="0DB297EE" w14:textId="7ACAA25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14:paraId="177B3F88" w14:textId="28832D4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SP + Role play)</w:t>
            </w:r>
          </w:p>
        </w:tc>
        <w:tc>
          <w:tcPr>
            <w:tcW w:w="1260" w:type="dxa"/>
          </w:tcPr>
          <w:p w14:paraId="3DD26036" w14:textId="0C0DBFB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een peer educators</w:t>
            </w:r>
          </w:p>
        </w:tc>
        <w:tc>
          <w:tcPr>
            <w:tcW w:w="1350" w:type="dxa"/>
          </w:tcPr>
          <w:p w14:paraId="07464325" w14:textId="7A20B34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</w:t>
            </w:r>
          </w:p>
        </w:tc>
        <w:tc>
          <w:tcPr>
            <w:tcW w:w="990" w:type="dxa"/>
          </w:tcPr>
          <w:p w14:paraId="005DB7B4" w14:textId="7777777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CT</w:t>
            </w:r>
          </w:p>
          <w:p w14:paraId="6E41157A" w14:textId="0F12B9F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Two groups, pre/post </w:t>
            </w:r>
          </w:p>
        </w:tc>
        <w:tc>
          <w:tcPr>
            <w:tcW w:w="810" w:type="dxa"/>
          </w:tcPr>
          <w:p w14:paraId="76C6F47F" w14:textId="5407DB2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, 3</w:t>
            </w:r>
          </w:p>
        </w:tc>
      </w:tr>
      <w:tr w:rsidR="003016C3" w:rsidRPr="00623086" w14:paraId="115BB7C2" w14:textId="499E9E7A" w:rsidTr="005B49D4">
        <w:tc>
          <w:tcPr>
            <w:tcW w:w="900" w:type="dxa"/>
          </w:tcPr>
          <w:p w14:paraId="3D2342FA" w14:textId="70DF857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Aggarwal et al., 2012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Aggarwal&lt;/Author&gt;&lt;Year&gt;2012&lt;/Year&gt;&lt;RecNum&gt;373&lt;/RecNum&gt;&lt;DisplayText&gt;&lt;style face="superscript"&gt;3&lt;/style&gt;&lt;/DisplayText&gt;&lt;record&gt;&lt;rec-number&gt;373&lt;/rec-number&gt;&lt;foreign-keys&gt;&lt;key app="EN" db-id="pv222tsw752areedwwvx20w55w0st9e0xvew" timestamp="1607372128"&gt;373&lt;/key&gt;&lt;/foreign-keys&gt;&lt;ref-type name="Journal Article"&gt;17&lt;/ref-type&gt;&lt;contributors&gt;&lt;authors&gt;&lt;author&gt;Aggarwal, S.&lt;/author&gt;&lt;author&gt;Bane, B. C.&lt;/author&gt;&lt;author&gt;Boucek, C. D.&lt;/author&gt;&lt;author&gt;Planinsic, R. M.&lt;/author&gt;&lt;author&gt;Lutz, J. W.&lt;/author&gt;&lt;author&gt;Metro, D. G.&lt;/author&gt;&lt;/authors&gt;&lt;/contributors&gt;&lt;auth-address&gt;Department of Anesthesiology, University of Pittsburgh Medical Center, Pittsburgh, PA 15213, USA. aggarwals@anes.upmc.edu&lt;/auth-address&gt;&lt;titles&gt;&lt;title&gt;Simulation: a teaching tool for liver transplantation anesthesiology&lt;/title&gt;&lt;secondary-title&gt;Clin Transplant&lt;/secondary-title&gt;&lt;/titles&gt;&lt;periodical&gt;&lt;full-title&gt;Clin Transplant&lt;/full-title&gt;&lt;/periodical&gt;&lt;pages&gt;564-70&lt;/pages&gt;&lt;volume&gt;26&lt;/volume&gt;&lt;number&gt;4&lt;/number&gt;&lt;edition&gt;2012/01/04&lt;/edition&gt;&lt;keywords&gt;&lt;keyword&gt;Anesthesiology/*education&lt;/keyword&gt;&lt;keyword&gt;*Clinical Competence&lt;/keyword&gt;&lt;keyword&gt;*Computer Simulation&lt;/keyword&gt;&lt;keyword&gt;*Computer-Assisted Instruction&lt;/keyword&gt;&lt;keyword&gt;Education, Medical, Graduate&lt;/keyword&gt;&lt;keyword&gt;Humans&lt;/keyword&gt;&lt;keyword&gt;*Internship and Residency&lt;/keyword&gt;&lt;keyword&gt;*Liver Transplantation&lt;/keyword&gt;&lt;keyword&gt;Prognosis&lt;/keyword&gt;&lt;/keywords&gt;&lt;dates&gt;&lt;year&gt;2012&lt;/year&gt;&lt;pub-dates&gt;&lt;date&gt;Jul-Aug&lt;/date&gt;&lt;/pub-dates&gt;&lt;/dates&gt;&lt;isbn&gt;1399-0012 (Electronic)&amp;#xD;0902-0063 (Linking)&lt;/isbn&gt;&lt;accession-num&gt;22211653&lt;/accession-num&gt;&lt;urls&gt;&lt;related-urls&gt;&lt;url&gt;https://www.ncbi.nlm.nih.gov/pubmed/22211653&lt;/url&gt;&lt;/related-urls&gt;&lt;/urls&gt;&lt;electronic-resource-num&gt;10.1111/j.1399-0012.2011.01570.x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117D7F7D" w14:textId="36F11D7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19161E24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008F1350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15964D5C" w14:textId="0BE49B70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0CCD54DA" w14:textId="05FB527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Anesthesia</w:t>
            </w:r>
          </w:p>
        </w:tc>
        <w:tc>
          <w:tcPr>
            <w:tcW w:w="720" w:type="dxa"/>
          </w:tcPr>
          <w:p w14:paraId="426670FA" w14:textId="1BEE8CE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595A8FCA" w14:textId="71D063F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4</w:t>
            </w:r>
          </w:p>
        </w:tc>
        <w:tc>
          <w:tcPr>
            <w:tcW w:w="1260" w:type="dxa"/>
          </w:tcPr>
          <w:p w14:paraId="3C3CF57B" w14:textId="27B5B3C5" w:rsidR="003016C3" w:rsidRPr="00623086" w:rsidRDefault="003016C3" w:rsidP="00D878F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re</w:t>
            </w:r>
            <w:r w:rsidRPr="00623086">
              <w:rPr>
                <w:sz w:val="20"/>
                <w:szCs w:val="20"/>
              </w:rPr>
              <w:t xml:space="preserve"> anesthesia providers need training in speciﬁc skills required for perioperative care of liver transplant patients.</w:t>
            </w:r>
          </w:p>
        </w:tc>
        <w:tc>
          <w:tcPr>
            <w:tcW w:w="810" w:type="dxa"/>
          </w:tcPr>
          <w:p w14:paraId="09A231B3" w14:textId="4AC36EB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14:paraId="787A1EBE" w14:textId="4C38FAB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SP + Simulation)</w:t>
            </w:r>
          </w:p>
          <w:p w14:paraId="200F9A2F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2E59547B" w14:textId="6E0B8ADF" w:rsidR="003016C3" w:rsidRPr="00623086" w:rsidRDefault="003016C3" w:rsidP="00D878F8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</w:tcPr>
          <w:p w14:paraId="098D1BAB" w14:textId="04F6C5A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entral Line/Torso task trainer</w:t>
            </w:r>
          </w:p>
        </w:tc>
        <w:tc>
          <w:tcPr>
            <w:tcW w:w="1350" w:type="dxa"/>
          </w:tcPr>
          <w:p w14:paraId="2506D84C" w14:textId="00BE531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</w:t>
            </w:r>
          </w:p>
          <w:p w14:paraId="39D11C98" w14:textId="2A8A74E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Online materials, simulation mannequin, anesthesia machine, standard operating room monitors </w:t>
            </w:r>
          </w:p>
        </w:tc>
        <w:tc>
          <w:tcPr>
            <w:tcW w:w="990" w:type="dxa"/>
          </w:tcPr>
          <w:p w14:paraId="340AABDB" w14:textId="67E0578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65328F5A" w14:textId="050BA96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6B50C91E" w14:textId="5FB25226" w:rsidTr="005B49D4">
        <w:tc>
          <w:tcPr>
            <w:tcW w:w="900" w:type="dxa"/>
          </w:tcPr>
          <w:p w14:paraId="06A551D1" w14:textId="451E1B0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Audcent et al., 2013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BdWRjZW50PC9BdXRob3I+PFllYXI+MjAxMzwvWWVhcj48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BdWRjZW50PC9BdXRob3I+PFllYXI+MjAxMzwvWWVhcj48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4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4641A038" w14:textId="12411E4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2EC7C004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401E2F06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405C5B5B" w14:textId="60FEBD4A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0F406538" w14:textId="42227E8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46E6EB04" w14:textId="3E7E9DF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16E6F0C9" w14:textId="1C36F52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25</w:t>
            </w:r>
          </w:p>
        </w:tc>
        <w:tc>
          <w:tcPr>
            <w:tcW w:w="1260" w:type="dxa"/>
          </w:tcPr>
          <w:p w14:paraId="3477C1DA" w14:textId="024B1EB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Opportunities for resident global health training and exposure are most often limited to electives or trainees in dedicated global health tracks. </w:t>
            </w:r>
          </w:p>
        </w:tc>
        <w:tc>
          <w:tcPr>
            <w:tcW w:w="810" w:type="dxa"/>
          </w:tcPr>
          <w:p w14:paraId="71549DFC" w14:textId="4DF99BC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Two 2-hour sessions </w:t>
            </w:r>
          </w:p>
        </w:tc>
        <w:tc>
          <w:tcPr>
            <w:tcW w:w="1260" w:type="dxa"/>
          </w:tcPr>
          <w:p w14:paraId="563DCBED" w14:textId="53F8CC9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Role play + Video)</w:t>
            </w:r>
          </w:p>
        </w:tc>
        <w:tc>
          <w:tcPr>
            <w:tcW w:w="1260" w:type="dxa"/>
          </w:tcPr>
          <w:p w14:paraId="7C909CEE" w14:textId="2816C65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 “site champion” global health enthusiasts</w:t>
            </w:r>
          </w:p>
        </w:tc>
        <w:tc>
          <w:tcPr>
            <w:tcW w:w="1350" w:type="dxa"/>
          </w:tcPr>
          <w:p w14:paraId="6AB35647" w14:textId="3E719D2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omprehensive trainer manual, slides including video clips</w:t>
            </w:r>
          </w:p>
        </w:tc>
        <w:tc>
          <w:tcPr>
            <w:tcW w:w="990" w:type="dxa"/>
          </w:tcPr>
          <w:p w14:paraId="1BC514D9" w14:textId="65B5A3C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57066F91" w14:textId="18733E2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, 3</w:t>
            </w:r>
          </w:p>
        </w:tc>
      </w:tr>
      <w:tr w:rsidR="003016C3" w:rsidRPr="00623086" w14:paraId="55EED9B0" w14:textId="2CF2FFDE" w:rsidTr="005B49D4">
        <w:tc>
          <w:tcPr>
            <w:tcW w:w="900" w:type="dxa"/>
          </w:tcPr>
          <w:p w14:paraId="15407677" w14:textId="3950147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Batalden et al., 2013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Batalden&lt;/Author&gt;&lt;Year&gt;2013&lt;/Year&gt;&lt;RecNum&gt;129&lt;/RecNum&gt;&lt;DisplayText&gt;&lt;style face="superscript"&gt;5&lt;/style&gt;&lt;/DisplayText&gt;&lt;record&gt;&lt;rec-number&gt;129&lt;/rec-number&gt;&lt;foreign-keys&gt;&lt;key app="EN" db-id="pv222tsw752areedwwvx20w55w0st9e0xvew" timestamp="1604097565"&gt;129&lt;/key&gt;&lt;/foreign-keys&gt;&lt;ref-type name="Journal Article"&gt;17&lt;/ref-type&gt;&lt;contributors&gt;&lt;authors&gt;&lt;author&gt;Batalden, M. K.&lt;/author&gt;&lt;author&gt;Warm, E. J.&lt;/author&gt;&lt;author&gt;Logio, L. S.&lt;/author&gt;&lt;/authors&gt;&lt;/contributors&gt;&lt;auth-address&gt;Harvard Medical School, Cambridge, Massachusetts 02139, USA. mbatalden@challiance.org&lt;/auth-address&gt;&lt;titles&gt;&lt;title&gt;Beyond a curricular design of convenience: replacing the noon conference with an academic half day in three internal medicine residency programs&lt;/title&gt;&lt;secondary-title&gt;Acad Med&lt;/secondary-title&gt;&lt;/titles&gt;&lt;periodical&gt;&lt;full-title&gt;Acad Med&lt;/full-title&gt;&lt;/periodical&gt;&lt;pages&gt;644-51&lt;/pages&gt;&lt;volume&gt;88&lt;/volume&gt;&lt;number&gt;5&lt;/number&gt;&lt;edition&gt;2013/03/26&lt;/edition&gt;&lt;keywords&gt;&lt;keyword&gt;*Curriculum&lt;/keyword&gt;&lt;keyword&gt;Internal Medicine/*education&lt;/keyword&gt;&lt;keyword&gt;Internship and Residency/methods/*organization &amp;amp; administration&lt;/keyword&gt;&lt;keyword&gt;Massachusetts&lt;/keyword&gt;&lt;keyword&gt;New York&lt;/keyword&gt;&lt;keyword&gt;Ohio&lt;/keyword&gt;&lt;keyword&gt;Program Development&lt;/keyword&gt;&lt;keyword&gt;Program Evaluation&lt;/keyword&gt;&lt;keyword&gt;Retrospective Studies&lt;/keyword&gt;&lt;keyword&gt;Teaching/*methods&lt;/keyword&gt;&lt;/keywords&gt;&lt;dates&gt;&lt;year&gt;2013&lt;/year&gt;&lt;pub-dates&gt;&lt;date&gt;May&lt;/date&gt;&lt;/pub-dates&gt;&lt;/dates&gt;&lt;isbn&gt;1938-808X (Electronic)&amp;#xD;1040-2446 (Linking)&lt;/isbn&gt;&lt;accession-num&gt;23524926&lt;/accession-num&gt;&lt;urls&gt;&lt;related-urls&gt;&lt;url&gt;https://www.ncbi.nlm.nih.gov/pubmed/23524926&lt;/url&gt;&lt;/related-urls&gt;&lt;/urls&gt;&lt;electronic-resource-num&gt;10.1097/ACM.0b013e31828b09f4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5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158F03C9" w14:textId="23E1C89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18342DEB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Specific Educational experience +Evaluation </w:t>
            </w:r>
          </w:p>
          <w:p w14:paraId="24D246D9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31F4A855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 educational experiences (different sites)</w:t>
            </w:r>
          </w:p>
          <w:p w14:paraId="11EA92E2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7CCF4068" w14:textId="120BA89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650D82BA" w14:textId="32297DE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07B5A289" w14:textId="7F76210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) Resident/Faculty</w:t>
            </w:r>
          </w:p>
          <w:p w14:paraId="71DD7157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14A650DB" w14:textId="25957B4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 2) Resident/Faculty</w:t>
            </w:r>
          </w:p>
          <w:p w14:paraId="5A019816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6972DD92" w14:textId="5F08848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) Faculty</w:t>
            </w:r>
          </w:p>
        </w:tc>
        <w:tc>
          <w:tcPr>
            <w:tcW w:w="630" w:type="dxa"/>
          </w:tcPr>
          <w:p w14:paraId="16304EC7" w14:textId="6A03713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) 39</w:t>
            </w:r>
          </w:p>
          <w:p w14:paraId="1CD7457E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39D1FEDE" w14:textId="2424DFC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2) 122 </w:t>
            </w:r>
          </w:p>
          <w:p w14:paraId="0BF48A6B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5FA48794" w14:textId="16066DB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) 135</w:t>
            </w:r>
          </w:p>
        </w:tc>
        <w:tc>
          <w:tcPr>
            <w:tcW w:w="1260" w:type="dxa"/>
          </w:tcPr>
          <w:p w14:paraId="525D0F0F" w14:textId="1E208D3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here is limited data on AHD.</w:t>
            </w:r>
          </w:p>
        </w:tc>
        <w:tc>
          <w:tcPr>
            <w:tcW w:w="810" w:type="dxa"/>
          </w:tcPr>
          <w:p w14:paraId="09087A2B" w14:textId="52A8239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) 4</w:t>
            </w:r>
          </w:p>
          <w:p w14:paraId="5C50AB7A" w14:textId="1DCF3F3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32B8EDEF" w14:textId="32F3693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) 2.5</w:t>
            </w:r>
          </w:p>
          <w:p w14:paraId="3F385DB3" w14:textId="706F67ED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7CF2EF5F" w14:textId="3F17AEF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) 1.5</w:t>
            </w:r>
          </w:p>
          <w:p w14:paraId="29C979E9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57178518" w14:textId="0D1D3BEE" w:rsidR="003016C3" w:rsidRPr="00623086" w:rsidRDefault="003016C3" w:rsidP="00D878F8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</w:tcPr>
          <w:p w14:paraId="0508CDB4" w14:textId="2D0BB88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) CBL + Other (Role play/simulation)</w:t>
            </w:r>
          </w:p>
          <w:p w14:paraId="068928EA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1A017274" w14:textId="69674FA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) CBL + Other (Didactic + Skills-based exercises)</w:t>
            </w:r>
          </w:p>
          <w:p w14:paraId="0DB50336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3C59D0F8" w14:textId="74C0375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) CBL + Other (Team-based learning)</w:t>
            </w:r>
          </w:p>
        </w:tc>
        <w:tc>
          <w:tcPr>
            <w:tcW w:w="1260" w:type="dxa"/>
          </w:tcPr>
          <w:p w14:paraId="673A5EE3" w14:textId="22FE6194" w:rsidR="003016C3" w:rsidRPr="00623086" w:rsidRDefault="003016C3" w:rsidP="000738C7">
            <w:pPr>
              <w:rPr>
                <w:color w:val="000000" w:themeColor="text1"/>
                <w:sz w:val="20"/>
                <w:szCs w:val="20"/>
              </w:rPr>
            </w:pPr>
            <w:r w:rsidRPr="00623086">
              <w:rPr>
                <w:color w:val="000000" w:themeColor="text1"/>
                <w:sz w:val="20"/>
                <w:szCs w:val="20"/>
              </w:rPr>
              <w:t xml:space="preserve">1) Associate program </w:t>
            </w:r>
            <w:proofErr w:type="gramStart"/>
            <w:r w:rsidRPr="00623086">
              <w:rPr>
                <w:color w:val="000000" w:themeColor="text1"/>
                <w:sz w:val="20"/>
                <w:szCs w:val="20"/>
              </w:rPr>
              <w:t>director;  subspecialty</w:t>
            </w:r>
            <w:proofErr w:type="gramEnd"/>
            <w:r w:rsidRPr="00623086">
              <w:rPr>
                <w:color w:val="000000" w:themeColor="text1"/>
                <w:sz w:val="20"/>
                <w:szCs w:val="20"/>
              </w:rPr>
              <w:t xml:space="preserve"> faculty members; clinical coverage</w:t>
            </w:r>
          </w:p>
          <w:p w14:paraId="457A9483" w14:textId="4557078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1A23E5BD" w14:textId="2C5C42A1" w:rsidR="003016C3" w:rsidRPr="00623086" w:rsidRDefault="003016C3" w:rsidP="00D878F8">
            <w:pPr>
              <w:rPr>
                <w:color w:val="000000" w:themeColor="text1"/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2) </w:t>
            </w:r>
            <w:r w:rsidRPr="00623086">
              <w:rPr>
                <w:color w:val="000000" w:themeColor="text1"/>
                <w:sz w:val="20"/>
                <w:szCs w:val="20"/>
              </w:rPr>
              <w:t>Program director; 5 chief residents; clinical coverage</w:t>
            </w:r>
          </w:p>
          <w:p w14:paraId="710BCC29" w14:textId="77777777" w:rsidR="003016C3" w:rsidRPr="00623086" w:rsidRDefault="003016C3" w:rsidP="00D878F8">
            <w:pPr>
              <w:rPr>
                <w:color w:val="000000" w:themeColor="text1"/>
                <w:sz w:val="20"/>
                <w:szCs w:val="20"/>
              </w:rPr>
            </w:pPr>
          </w:p>
          <w:p w14:paraId="59AAB507" w14:textId="33EC3F91" w:rsidR="003016C3" w:rsidRPr="00623086" w:rsidRDefault="003016C3" w:rsidP="00D878F8">
            <w:pPr>
              <w:rPr>
                <w:color w:val="000000" w:themeColor="text1"/>
                <w:sz w:val="20"/>
                <w:szCs w:val="20"/>
              </w:rPr>
            </w:pPr>
            <w:r w:rsidRPr="00623086">
              <w:rPr>
                <w:color w:val="000000" w:themeColor="text1"/>
                <w:sz w:val="20"/>
                <w:szCs w:val="20"/>
              </w:rPr>
              <w:t xml:space="preserve">3) 5 associate program directors; 1 chief resident; clinical coverage </w:t>
            </w:r>
          </w:p>
          <w:p w14:paraId="7B76466F" w14:textId="77777777" w:rsidR="003016C3" w:rsidRPr="00623086" w:rsidRDefault="003016C3" w:rsidP="00D878F8">
            <w:pPr>
              <w:rPr>
                <w:color w:val="000000" w:themeColor="text1"/>
                <w:sz w:val="20"/>
                <w:szCs w:val="20"/>
              </w:rPr>
            </w:pPr>
          </w:p>
          <w:p w14:paraId="46CA9979" w14:textId="77777777" w:rsidR="003016C3" w:rsidRPr="00623086" w:rsidRDefault="003016C3" w:rsidP="00D878F8">
            <w:pPr>
              <w:rPr>
                <w:color w:val="000000" w:themeColor="text1"/>
                <w:sz w:val="20"/>
                <w:szCs w:val="20"/>
              </w:rPr>
            </w:pPr>
          </w:p>
          <w:p w14:paraId="0C4D020D" w14:textId="4A00E566" w:rsidR="003016C3" w:rsidRPr="00623086" w:rsidRDefault="003016C3" w:rsidP="009079D5">
            <w:pPr>
              <w:rPr>
                <w:sz w:val="20"/>
                <w:szCs w:val="20"/>
              </w:rPr>
            </w:pPr>
          </w:p>
          <w:p w14:paraId="26B00CFF" w14:textId="5FD86950" w:rsidR="003016C3" w:rsidRPr="00623086" w:rsidRDefault="003016C3" w:rsidP="00D878F8">
            <w:pPr>
              <w:rPr>
                <w:sz w:val="20"/>
                <w:szCs w:val="20"/>
              </w:rPr>
            </w:pPr>
          </w:p>
        </w:tc>
        <w:tc>
          <w:tcPr>
            <w:tcW w:w="1350" w:type="dxa"/>
          </w:tcPr>
          <w:p w14:paraId="1A3E214E" w14:textId="32FF1E3D" w:rsidR="003016C3" w:rsidRPr="00623086" w:rsidRDefault="003016C3" w:rsidP="00DD29D0">
            <w:pPr>
              <w:rPr>
                <w:color w:val="000000" w:themeColor="text1"/>
                <w:sz w:val="20"/>
                <w:szCs w:val="20"/>
              </w:rPr>
            </w:pPr>
            <w:r w:rsidRPr="00623086">
              <w:rPr>
                <w:color w:val="000000" w:themeColor="text1"/>
                <w:sz w:val="20"/>
                <w:szCs w:val="20"/>
              </w:rPr>
              <w:lastRenderedPageBreak/>
              <w:t xml:space="preserve">1) study materials; computer </w:t>
            </w:r>
            <w:proofErr w:type="gramStart"/>
            <w:r w:rsidRPr="00623086">
              <w:rPr>
                <w:color w:val="000000" w:themeColor="text1"/>
                <w:sz w:val="20"/>
                <w:szCs w:val="20"/>
              </w:rPr>
              <w:t>work stations</w:t>
            </w:r>
            <w:proofErr w:type="gramEnd"/>
          </w:p>
          <w:p w14:paraId="3ECD633F" w14:textId="68653D74" w:rsidR="003016C3" w:rsidRPr="00623086" w:rsidRDefault="003016C3" w:rsidP="00DD29D0">
            <w:pPr>
              <w:rPr>
                <w:color w:val="000000" w:themeColor="text1"/>
                <w:sz w:val="20"/>
                <w:szCs w:val="20"/>
              </w:rPr>
            </w:pPr>
          </w:p>
          <w:p w14:paraId="0EF3759E" w14:textId="0FCEAEEB" w:rsidR="003016C3" w:rsidRPr="00623086" w:rsidRDefault="003016C3" w:rsidP="00DD29D0">
            <w:pPr>
              <w:rPr>
                <w:color w:val="000000" w:themeColor="text1"/>
                <w:sz w:val="20"/>
                <w:szCs w:val="20"/>
              </w:rPr>
            </w:pPr>
            <w:r w:rsidRPr="00623086">
              <w:rPr>
                <w:color w:val="000000" w:themeColor="text1"/>
                <w:sz w:val="20"/>
                <w:szCs w:val="20"/>
              </w:rPr>
              <w:t xml:space="preserve">2) textbooks; teaching materials </w:t>
            </w:r>
          </w:p>
          <w:p w14:paraId="060EEF00" w14:textId="071919E2" w:rsidR="003016C3" w:rsidRPr="00623086" w:rsidRDefault="003016C3" w:rsidP="00BB3181">
            <w:pPr>
              <w:pStyle w:val="NormalWeb"/>
              <w:rPr>
                <w:sz w:val="20"/>
                <w:szCs w:val="20"/>
              </w:rPr>
            </w:pPr>
            <w:r w:rsidRPr="00623086">
              <w:rPr>
                <w:color w:val="000000" w:themeColor="text1"/>
                <w:sz w:val="20"/>
                <w:szCs w:val="20"/>
              </w:rPr>
              <w:t xml:space="preserve">3) teaching materials; </w:t>
            </w:r>
            <w:r w:rsidRPr="00623086">
              <w:rPr>
                <w:sz w:val="20"/>
                <w:szCs w:val="20"/>
              </w:rPr>
              <w:t xml:space="preserve">Clicker audience response system, 6 touchscreen tablets, </w:t>
            </w:r>
            <w:proofErr w:type="gramStart"/>
            <w:r w:rsidRPr="00623086">
              <w:rPr>
                <w:sz w:val="20"/>
                <w:szCs w:val="20"/>
              </w:rPr>
              <w:t>wireless  booster</w:t>
            </w:r>
            <w:proofErr w:type="gramEnd"/>
            <w:r w:rsidRPr="00623086">
              <w:rPr>
                <w:sz w:val="20"/>
                <w:szCs w:val="20"/>
              </w:rPr>
              <w:t xml:space="preserve"> antenna; </w:t>
            </w:r>
          </w:p>
          <w:p w14:paraId="470681D5" w14:textId="5C1FC3DD" w:rsidR="003016C3" w:rsidRPr="00623086" w:rsidRDefault="003016C3" w:rsidP="00D878F8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14:paraId="7B05F772" w14:textId="6BA6C5C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) Residents - One-group, pre/post (perception) and post (ITE)</w:t>
            </w:r>
          </w:p>
          <w:p w14:paraId="2E7616FF" w14:textId="665AF5E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Faculty – one-group, post </w:t>
            </w:r>
          </w:p>
          <w:p w14:paraId="4C0A4806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0DBDCBC4" w14:textId="5F5EA258" w:rsidR="003016C3" w:rsidRPr="00623086" w:rsidRDefault="003016C3" w:rsidP="00BB3181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) Residents - One-group, pre/post (self-report) and post (ITE)</w:t>
            </w:r>
          </w:p>
          <w:p w14:paraId="48C503DA" w14:textId="2B09FB8F" w:rsidR="003016C3" w:rsidRPr="00623086" w:rsidRDefault="003016C3" w:rsidP="00BB3181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Faculty – one group, post </w:t>
            </w:r>
            <w:r w:rsidRPr="00623086">
              <w:rPr>
                <w:sz w:val="20"/>
                <w:szCs w:val="20"/>
              </w:rPr>
              <w:lastRenderedPageBreak/>
              <w:t>(anecdotal)</w:t>
            </w:r>
          </w:p>
          <w:p w14:paraId="10444B0C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5CB29F78" w14:textId="1CAF2E3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) Faculty – one group, post (anecdotal)</w:t>
            </w:r>
          </w:p>
        </w:tc>
        <w:tc>
          <w:tcPr>
            <w:tcW w:w="810" w:type="dxa"/>
          </w:tcPr>
          <w:p w14:paraId="6BF6FB72" w14:textId="7777777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1) 1, 2</w:t>
            </w:r>
          </w:p>
          <w:p w14:paraId="337927F2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5F80907C" w14:textId="7777777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) 1, 2</w:t>
            </w:r>
          </w:p>
          <w:p w14:paraId="793F98D4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014EBA99" w14:textId="41F06A7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) 1</w:t>
            </w:r>
          </w:p>
        </w:tc>
      </w:tr>
      <w:tr w:rsidR="003016C3" w:rsidRPr="00623086" w14:paraId="1C9D8E23" w14:textId="445935FB" w:rsidTr="005B49D4">
        <w:tc>
          <w:tcPr>
            <w:tcW w:w="900" w:type="dxa"/>
          </w:tcPr>
          <w:p w14:paraId="4722167E" w14:textId="60857F1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Benson et al., 2018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Benson&lt;/Author&gt;&lt;Year&gt;2018&lt;/Year&gt;&lt;RecNum&gt;375&lt;/RecNum&gt;&lt;DisplayText&gt;&lt;style face="superscript"&gt;6&lt;/style&gt;&lt;/DisplayText&gt;&lt;record&gt;&lt;rec-number&gt;375&lt;/rec-number&gt;&lt;foreign-keys&gt;&lt;key app="EN" db-id="pv222tsw752areedwwvx20w55w0st9e0xvew" timestamp="1607372374"&gt;375&lt;/key&gt;&lt;/foreign-keys&gt;&lt;ref-type name="Journal Article"&gt;17&lt;/ref-type&gt;&lt;contributors&gt;&lt;authors&gt;&lt;author&gt;Benson, B. L.&lt;/author&gt;&lt;author&gt;Ha, M.&lt;/author&gt;&lt;author&gt;Stansfield, R. B.&lt;/author&gt;&lt;author&gt;Markova, T.&lt;/author&gt;&lt;/authors&gt;&lt;/contributors&gt;&lt;auth-address&gt;Office of Graduate Medical Education, Wayne State University School of Medicine, Troy, MI.&amp;#xD;Department of Family Medicine and Public Health Sciences, Wayne State University School of Medicine, Detroit, MI.&lt;/auth-address&gt;&lt;titles&gt;&lt;title&gt;Health Disparities Educational Initiative for Residents&lt;/title&gt;&lt;secondary-title&gt;Ochsner J&lt;/secondary-title&gt;&lt;/titles&gt;&lt;periodical&gt;&lt;full-title&gt;Ochsner J&lt;/full-title&gt;&lt;/periodical&gt;&lt;pages&gt;151-158&lt;/pages&gt;&lt;volume&gt;18&lt;/volume&gt;&lt;number&gt;2&lt;/number&gt;&lt;edition&gt;2018/09/28&lt;/edition&gt;&lt;keywords&gt;&lt;keyword&gt;Community health services&lt;/keyword&gt;&lt;keyword&gt;education-medical-graduate&lt;/keyword&gt;&lt;keyword&gt;health status disparities&lt;/keyword&gt;&lt;keyword&gt;healthcare disparities&lt;/keyword&gt;&lt;keyword&gt;quality improvement&lt;/keyword&gt;&lt;/keywords&gt;&lt;dates&gt;&lt;year&gt;2018&lt;/year&gt;&lt;pub-dates&gt;&lt;date&gt;Summer&lt;/date&gt;&lt;/pub-dates&gt;&lt;/dates&gt;&lt;isbn&gt;1524-5012 (Print)&amp;#xD;1524-5012 (Linking)&lt;/isbn&gt;&lt;accession-num&gt;30258297&lt;/accession-num&gt;&lt;urls&gt;&lt;related-urls&gt;&lt;url&gt;https://www.ncbi.nlm.nih.gov/pubmed/30258297&lt;/url&gt;&lt;/related-urls&gt;&lt;/urls&gt;&lt;custom2&gt;PMC6135283&lt;/custom2&gt;&lt;electronic-resource-num&gt;10.31486/toj.17.0082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6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137A48E6" w14:textId="6667573C" w:rsidR="003016C3" w:rsidRPr="00623086" w:rsidRDefault="003016C3" w:rsidP="00D878F8">
            <w:pPr>
              <w:tabs>
                <w:tab w:val="left" w:pos="531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71EB0221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5FBD9FC0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741C1152" w14:textId="08A67B05" w:rsidR="003016C3" w:rsidRPr="00623086" w:rsidRDefault="003016C3" w:rsidP="00A72037">
            <w:pPr>
              <w:tabs>
                <w:tab w:val="left" w:pos="531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01C5CCA6" w14:textId="35E6D8E8" w:rsidR="003016C3" w:rsidRPr="00623086" w:rsidRDefault="003016C3" w:rsidP="00D878F8">
            <w:pPr>
              <w:tabs>
                <w:tab w:val="left" w:pos="531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amily medicine</w:t>
            </w:r>
          </w:p>
        </w:tc>
        <w:tc>
          <w:tcPr>
            <w:tcW w:w="720" w:type="dxa"/>
          </w:tcPr>
          <w:p w14:paraId="1EABA7C5" w14:textId="1652B29A" w:rsidR="003016C3" w:rsidRPr="00623086" w:rsidRDefault="003016C3" w:rsidP="00D878F8">
            <w:pPr>
              <w:tabs>
                <w:tab w:val="left" w:pos="531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73225195" w14:textId="23FDA61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71</w:t>
            </w:r>
          </w:p>
        </w:tc>
        <w:tc>
          <w:tcPr>
            <w:tcW w:w="1260" w:type="dxa"/>
          </w:tcPr>
          <w:p w14:paraId="1C48ACDC" w14:textId="61D6375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 education about awareness of healthcare disparities in the learning environment should be strengthened.</w:t>
            </w:r>
          </w:p>
        </w:tc>
        <w:tc>
          <w:tcPr>
            <w:tcW w:w="810" w:type="dxa"/>
          </w:tcPr>
          <w:p w14:paraId="2B1C4260" w14:textId="1CD0BD0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.2</w:t>
            </w:r>
          </w:p>
        </w:tc>
        <w:tc>
          <w:tcPr>
            <w:tcW w:w="1260" w:type="dxa"/>
          </w:tcPr>
          <w:p w14:paraId="762B2E2B" w14:textId="2522146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BL</w:t>
            </w:r>
          </w:p>
        </w:tc>
        <w:tc>
          <w:tcPr>
            <w:tcW w:w="1260" w:type="dxa"/>
          </w:tcPr>
          <w:p w14:paraId="5B6C9529" w14:textId="7B693B5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s</w:t>
            </w:r>
          </w:p>
        </w:tc>
        <w:tc>
          <w:tcPr>
            <w:tcW w:w="1350" w:type="dxa"/>
          </w:tcPr>
          <w:p w14:paraId="7175FE6D" w14:textId="617D4C6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71972AE5" w14:textId="41099FC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2D78B314" w14:textId="4FCF2BC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, 3</w:t>
            </w:r>
          </w:p>
        </w:tc>
      </w:tr>
      <w:tr w:rsidR="003016C3" w:rsidRPr="00623086" w14:paraId="1CFC9B96" w14:textId="77777777" w:rsidTr="005B49D4">
        <w:tc>
          <w:tcPr>
            <w:tcW w:w="900" w:type="dxa"/>
          </w:tcPr>
          <w:p w14:paraId="10502E7D" w14:textId="6F65F2B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hesney et al., 2018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Chesney&lt;/Author&gt;&lt;Year&gt;2018&lt;/Year&gt;&lt;RecNum&gt;384&lt;/RecNum&gt;&lt;DisplayText&gt;&lt;style face="superscript"&gt;9&lt;/style&gt;&lt;/DisplayText&gt;&lt;record&gt;&lt;rec-number&gt;384&lt;/rec-number&gt;&lt;foreign-keys&gt;&lt;key app="EN" db-id="pv222tsw752areedwwvx20w55w0st9e0xvew" timestamp="1607373288"&gt;384&lt;/key&gt;&lt;/foreign-keys&gt;&lt;ref-type name="Journal Article"&gt;17&lt;/ref-type&gt;&lt;contributors&gt;&lt;authors&gt;&lt;author&gt;Chesney, T.&lt;/author&gt;&lt;author&gt;Devon, K.&lt;/author&gt;&lt;/authors&gt;&lt;/contributors&gt;&lt;auth-address&gt;From the Division of General Surgery, Department of Surgery, University of Toronto, Toronto, Ont. (Chesney, Devon); Women&amp;apos;s College Hospital, Toronto, Ont. (Devon); and the Joint Centre for Bioethics, Dalla Lana School of Public Health, University of Toronto, Toronto, Ont. (Devon).&lt;/auth-address&gt;&lt;titles&gt;&lt;title&gt;Training surgical residents to use a framework to promote shared decision-making for patients with poor prognosis experiencing surgical emergencies&lt;/title&gt;&lt;secondary-title&gt;Can J Surg&lt;/secondary-title&gt;&lt;/titles&gt;&lt;periodical&gt;&lt;full-title&gt;Can J Surg&lt;/full-title&gt;&lt;/periodical&gt;&lt;pages&gt;114-120&lt;/pages&gt;&lt;volume&gt;61&lt;/volume&gt;&lt;number&gt;2&lt;/number&gt;&lt;edition&gt;2018/03/28&lt;/edition&gt;&lt;keywords&gt;&lt;keyword&gt;Adult&lt;/keyword&gt;&lt;keyword&gt;*Clinical Competence&lt;/keyword&gt;&lt;keyword&gt;*Decision Making&lt;/keyword&gt;&lt;keyword&gt;Emergencies&lt;/keyword&gt;&lt;keyword&gt;*Health Knowledge, Attitudes, Practice&lt;/keyword&gt;&lt;keyword&gt;Humans&lt;/keyword&gt;&lt;keyword&gt;Internship and Residency/*methods&lt;/keyword&gt;&lt;keyword&gt;*Physician-Patient Relations&lt;/keyword&gt;&lt;keyword&gt;*Severity of Illness Index&lt;/keyword&gt;&lt;keyword&gt;Surgeons/*education/psychology&lt;/keyword&gt;&lt;/keywords&gt;&lt;dates&gt;&lt;year&gt;2018&lt;/year&gt;&lt;pub-dates&gt;&lt;date&gt;Apr&lt;/date&gt;&lt;/pub-dates&gt;&lt;/dates&gt;&lt;isbn&gt;1488-2310 (Electronic)&amp;#xD;0008-428X (Linking)&lt;/isbn&gt;&lt;accession-num&gt;29582747&lt;/accession-num&gt;&lt;urls&gt;&lt;related-urls&gt;&lt;url&gt;https://www.ncbi.nlm.nih.gov/pubmed/29582747&lt;/url&gt;&lt;/related-urls&gt;&lt;/urls&gt;&lt;custom2&gt;PMC5866147&lt;/custom2&gt;&lt;electronic-resource-num&gt;10.1503/cjs.011317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9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479AE153" w14:textId="01A57ED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05AA7D17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788D8EC1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46BD555C" w14:textId="69AA732E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6F143345" w14:textId="73D17D3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urgery</w:t>
            </w:r>
          </w:p>
        </w:tc>
        <w:tc>
          <w:tcPr>
            <w:tcW w:w="720" w:type="dxa"/>
          </w:tcPr>
          <w:p w14:paraId="74FFD14E" w14:textId="4DE943DF" w:rsidR="003016C3" w:rsidRPr="00623086" w:rsidRDefault="003016C3" w:rsidP="00D878F8">
            <w:pPr>
              <w:tabs>
                <w:tab w:val="left" w:pos="437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69BF57DF" w14:textId="3AD190B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8</w:t>
            </w:r>
          </w:p>
        </w:tc>
        <w:tc>
          <w:tcPr>
            <w:tcW w:w="1260" w:type="dxa"/>
          </w:tcPr>
          <w:p w14:paraId="150D8544" w14:textId="7216145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urgeons lack training in preference-sensitive communication skills to provide decisional support in situations that require complex weighing of desirable and undesirable outcomes.</w:t>
            </w:r>
          </w:p>
        </w:tc>
        <w:tc>
          <w:tcPr>
            <w:tcW w:w="810" w:type="dxa"/>
          </w:tcPr>
          <w:p w14:paraId="42BE32C8" w14:textId="5426CA7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</w:t>
            </w:r>
          </w:p>
        </w:tc>
        <w:tc>
          <w:tcPr>
            <w:tcW w:w="1260" w:type="dxa"/>
          </w:tcPr>
          <w:p w14:paraId="13FE0514" w14:textId="3BAB827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Role play)</w:t>
            </w:r>
          </w:p>
          <w:p w14:paraId="3A328FCB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15AEFB86" w14:textId="13157B94" w:rsidR="003016C3" w:rsidRPr="00623086" w:rsidRDefault="003016C3" w:rsidP="004B5AA6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</w:tcPr>
          <w:p w14:paraId="02983F27" w14:textId="3EBE2BB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 faculty</w:t>
            </w:r>
          </w:p>
        </w:tc>
        <w:tc>
          <w:tcPr>
            <w:tcW w:w="1350" w:type="dxa"/>
          </w:tcPr>
          <w:p w14:paraId="63685952" w14:textId="1723841F" w:rsidR="003016C3" w:rsidRPr="00623086" w:rsidRDefault="003016C3" w:rsidP="005425B1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74F4077D" w14:textId="2E77420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</w:t>
            </w:r>
            <w:proofErr w:type="gramStart"/>
            <w:r w:rsidRPr="00623086">
              <w:rPr>
                <w:sz w:val="20"/>
                <w:szCs w:val="20"/>
              </w:rPr>
              <w:t>post</w:t>
            </w:r>
            <w:proofErr w:type="gramEnd"/>
            <w:r w:rsidRPr="00623086">
              <w:rPr>
                <w:sz w:val="20"/>
                <w:szCs w:val="20"/>
              </w:rPr>
              <w:t xml:space="preserve"> and 6 months post</w:t>
            </w:r>
          </w:p>
        </w:tc>
        <w:tc>
          <w:tcPr>
            <w:tcW w:w="810" w:type="dxa"/>
          </w:tcPr>
          <w:p w14:paraId="5DA84F71" w14:textId="69B96DB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, 3</w:t>
            </w:r>
          </w:p>
        </w:tc>
      </w:tr>
      <w:tr w:rsidR="003016C3" w:rsidRPr="00623086" w14:paraId="3B0398F3" w14:textId="77777777" w:rsidTr="005B49D4">
        <w:tc>
          <w:tcPr>
            <w:tcW w:w="900" w:type="dxa"/>
          </w:tcPr>
          <w:p w14:paraId="21E994CC" w14:textId="330BB0A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Denizard-Thompson et al., 2018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EZW5pemFyZC1UaG9tcHNvbjwvQXV0aG9yPjxZZWFyPjIw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EZW5pemFyZC1UaG9tcHNvbjwvQXV0aG9yPjxZZWFyPjIw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0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2278F0DD" w14:textId="79C04EC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0E271219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0BEE0999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27E2B30B" w14:textId="45F2F51E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18FE1EA5" w14:textId="6880950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67EA4CD2" w14:textId="21435C4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128C5AAE" w14:textId="2B9BCBA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93</w:t>
            </w:r>
          </w:p>
        </w:tc>
        <w:tc>
          <w:tcPr>
            <w:tcW w:w="1260" w:type="dxa"/>
          </w:tcPr>
          <w:p w14:paraId="22920CED" w14:textId="770BC5D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 residents report low confidence in performing musculoskeletal examinations and intra-articular steroid injections.</w:t>
            </w:r>
          </w:p>
        </w:tc>
        <w:tc>
          <w:tcPr>
            <w:tcW w:w="810" w:type="dxa"/>
          </w:tcPr>
          <w:p w14:paraId="5806A482" w14:textId="5BBB4CC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.8</w:t>
            </w:r>
          </w:p>
        </w:tc>
        <w:tc>
          <w:tcPr>
            <w:tcW w:w="1260" w:type="dxa"/>
          </w:tcPr>
          <w:p w14:paraId="11E1E2DA" w14:textId="7F41318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imulation + other (Simulation + Didactics + Game + Online resources)</w:t>
            </w:r>
          </w:p>
        </w:tc>
        <w:tc>
          <w:tcPr>
            <w:tcW w:w="1260" w:type="dxa"/>
          </w:tcPr>
          <w:p w14:paraId="22A78095" w14:textId="2281910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 or 2 clinicians (chief resident, educational liaison, program director)</w:t>
            </w:r>
          </w:p>
        </w:tc>
        <w:tc>
          <w:tcPr>
            <w:tcW w:w="1350" w:type="dxa"/>
          </w:tcPr>
          <w:p w14:paraId="2EF5A950" w14:textId="48904DA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21C86D95" w14:textId="2B12644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00F1101B" w14:textId="2280792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3B853870" w14:textId="77777777" w:rsidTr="005B49D4">
        <w:tc>
          <w:tcPr>
            <w:tcW w:w="900" w:type="dxa"/>
          </w:tcPr>
          <w:p w14:paraId="140F8483" w14:textId="343EA88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i Genova et al., 2015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Di Genova&lt;/Author&gt;&lt;Year&gt;2015&lt;/Year&gt;&lt;RecNum&gt;393&lt;/RecNum&gt;&lt;DisplayText&gt;&lt;style face="superscript"&gt;11&lt;/style&gt;&lt;/DisplayText&gt;&lt;record&gt;&lt;rec-number&gt;393&lt;/rec-number&gt;&lt;foreign-keys&gt;&lt;key app="EN" db-id="pv222tsw752areedwwvx20w55w0st9e0xvew" timestamp="1607373663"&gt;393&lt;/key&gt;&lt;/foreign-keys&gt;&lt;ref-type name="Journal Article"&gt;17&lt;/ref-type&gt;&lt;contributors&gt;&lt;authors&gt;&lt;author&gt;Di Genova, T.&lt;/author&gt;&lt;author&gt;Valentino, P. L.&lt;/author&gt;&lt;author&gt;Gosselin, R.&lt;/author&gt;&lt;author&gt;Bhanji, F.&lt;/author&gt;&lt;/authors&gt;&lt;/contributors&gt;&lt;auth-address&gt;Department of Pediatrics, McGill University, Montreal Children&amp;apos;s Hospital, Montreal, Quebec;&amp;#xD;Department of Pediatrics, University of Toronto, The Hospital for Sick Children, Toronto, Ontario;&amp;#xD;Department of Pediatrics, McGill University, Montreal Children&amp;apos;s Hospital, Montreal, Quebec; ; Centre for Medical Education, McGill University, Montreal, Quebec.&lt;/auth-address&gt;&lt;titles&gt;&lt;title&gt;The Academic Half-Day redesigned: Improving generalism, promoting CanMEDS and developing self-directed learners&lt;/title&gt;&lt;secondary-title&gt;Paediatr Child Health&lt;/secondary-title&gt;&lt;/titles&gt;&lt;periodical&gt;&lt;full-title&gt;Paediatr Child Health&lt;/full-title&gt;&lt;/periodical&gt;&lt;pages&gt;30-4&lt;/pages&gt;&lt;volume&gt;20&lt;/volume&gt;&lt;number&gt;1&lt;/number&gt;&lt;edition&gt;2015/02/28&lt;/edition&gt;&lt;keywords&gt;&lt;keyword&gt;Canmeds&lt;/keyword&gt;&lt;keyword&gt;Self-directed learning&lt;/keyword&gt;&lt;keyword&gt;Simulation&lt;/keyword&gt;&lt;/keywords&gt;&lt;dates&gt;&lt;year&gt;2015&lt;/year&gt;&lt;pub-dates&gt;&lt;date&gt;Jan-Feb&lt;/date&gt;&lt;/pub-dates&gt;&lt;/dates&gt;&lt;isbn&gt;1205-7088 (Print)&amp;#xD;1205-7088 (Linking)&lt;/isbn&gt;&lt;accession-num&gt;25722641&lt;/accession-num&gt;&lt;urls&gt;&lt;related-urls&gt;&lt;url&gt;https://www.ncbi.nlm.nih.gov/pubmed/25722641&lt;/url&gt;&lt;/related-urls&gt;&lt;/urls&gt;&lt;custom2&gt;PMC4333752&lt;/custom2&gt;&lt;electronic-resource-num&gt;10.1093/pch/20.1.30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1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3289210C" w14:textId="619B04A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7798E122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3F01DCD3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52035654" w14:textId="45814DB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325B598D" w14:textId="3EFB83F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75874665" w14:textId="480BA3C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11426736" w14:textId="47FBF8F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8</w:t>
            </w:r>
          </w:p>
        </w:tc>
        <w:tc>
          <w:tcPr>
            <w:tcW w:w="1260" w:type="dxa"/>
          </w:tcPr>
          <w:p w14:paraId="61A4782A" w14:textId="08F4D67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designed its AHD based on program concerns including inadequate preparation for general pediatric practice, gaps in CanMEDS education and exclusive use of didactic lectures.</w:t>
            </w:r>
          </w:p>
        </w:tc>
        <w:tc>
          <w:tcPr>
            <w:tcW w:w="810" w:type="dxa"/>
          </w:tcPr>
          <w:p w14:paraId="7DA2DD9D" w14:textId="120F3E0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14:paraId="524C074B" w14:textId="1ECDC45E" w:rsidR="003016C3" w:rsidRPr="00623086" w:rsidRDefault="003016C3" w:rsidP="00421A46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imulation + other (</w:t>
            </w:r>
            <w:proofErr w:type="gramStart"/>
            <w:r w:rsidRPr="00623086">
              <w:rPr>
                <w:sz w:val="20"/>
                <w:szCs w:val="20"/>
              </w:rPr>
              <w:t>Simulation  +</w:t>
            </w:r>
            <w:proofErr w:type="gramEnd"/>
            <w:r w:rsidRPr="00623086">
              <w:rPr>
                <w:sz w:val="20"/>
                <w:szCs w:val="20"/>
              </w:rPr>
              <w:t xml:space="preserve"> Didactics)</w:t>
            </w:r>
          </w:p>
          <w:p w14:paraId="6C1CC1A0" w14:textId="403F9434" w:rsidR="003016C3" w:rsidRPr="00623086" w:rsidRDefault="003016C3" w:rsidP="00D878F8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</w:tcPr>
          <w:p w14:paraId="0D1B46BF" w14:textId="2741A1A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ivision directors, general pediatricians</w:t>
            </w:r>
          </w:p>
        </w:tc>
        <w:tc>
          <w:tcPr>
            <w:tcW w:w="1350" w:type="dxa"/>
          </w:tcPr>
          <w:p w14:paraId="74EAF23F" w14:textId="40126EB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inancial remuneration</w:t>
            </w:r>
          </w:p>
        </w:tc>
        <w:tc>
          <w:tcPr>
            <w:tcW w:w="990" w:type="dxa"/>
          </w:tcPr>
          <w:p w14:paraId="263CFF0D" w14:textId="4D083EF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ost</w:t>
            </w:r>
          </w:p>
        </w:tc>
        <w:tc>
          <w:tcPr>
            <w:tcW w:w="810" w:type="dxa"/>
          </w:tcPr>
          <w:p w14:paraId="7095BD1F" w14:textId="326F9E7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, 3</w:t>
            </w:r>
          </w:p>
        </w:tc>
      </w:tr>
      <w:tr w:rsidR="003016C3" w:rsidRPr="00623086" w14:paraId="49C65202" w14:textId="77777777" w:rsidTr="005B49D4">
        <w:tc>
          <w:tcPr>
            <w:tcW w:w="900" w:type="dxa"/>
          </w:tcPr>
          <w:p w14:paraId="00D2E301" w14:textId="00DA5F7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onoghue et al., 2009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Donoghue&lt;/Author&gt;&lt;Year&gt;2009&lt;/Year&gt;&lt;RecNum&gt;394&lt;/RecNum&gt;&lt;DisplayText&gt;&lt;style face="superscript"&gt;12&lt;/style&gt;&lt;/DisplayText&gt;&lt;record&gt;&lt;rec-number&gt;394&lt;/rec-number&gt;&lt;foreign-keys&gt;&lt;key app="EN" db-id="pv222tsw752areedwwvx20w55w0st9e0xvew" timestamp="1607373963"&gt;394&lt;/key&gt;&lt;/foreign-keys&gt;&lt;ref-type name="Journal Article"&gt;17&lt;/ref-type&gt;&lt;contributors&gt;&lt;authors&gt;&lt;author&gt;Donoghue, A. J.&lt;/author&gt;&lt;author&gt;Durbin, D. R.&lt;/author&gt;&lt;author&gt;Nadel, F. M.&lt;/author&gt;&lt;author&gt;Stryjewski, G. R.&lt;/author&gt;&lt;author&gt;Kost, S. I.&lt;/author&gt;&lt;author&gt;Nadkarni, V. M.&lt;/author&gt;&lt;/authors&gt;&lt;/contributors&gt;&lt;auth-address&gt;Division of Emergency Medicine, The Children&amp;apos;s Hospital of Philadelphia, Philadelphia, PA 19104, USA. donoghue@email.chop.edu&lt;/auth-address&gt;&lt;titles&gt;&lt;title&gt;Effect of high-fidelity simulation on Pediatric Advanced Life Support training in pediatric house staff: a randomized trial&lt;/title&gt;&lt;secondary-title&gt;Pediatr Emerg Care&lt;/secondary-title&gt;&lt;/titles&gt;&lt;periodical&gt;&lt;full-title&gt;Pediatr Emerg Care&lt;/full-title&gt;&lt;/periodical&gt;&lt;pages&gt;139-44&lt;/pages&gt;&lt;volume&gt;25&lt;/volume&gt;&lt;number&gt;3&lt;/number&gt;&lt;edition&gt;2009/03/06&lt;/edition&gt;&lt;keywords&gt;&lt;keyword&gt;Advanced Cardiac Life Support/*education&lt;/keyword&gt;&lt;keyword&gt;*Computer Simulation&lt;/keyword&gt;&lt;keyword&gt;Educational Measurement/*methods&lt;/keyword&gt;&lt;keyword&gt;Humans&lt;/keyword&gt;&lt;keyword&gt;Internship and Residency/*methods&lt;/keyword&gt;&lt;keyword&gt;Pediatrics/*education&lt;/keyword&gt;&lt;keyword&gt;Retrospective Studies&lt;/keyword&gt;&lt;keyword&gt;United States&lt;/keyword&gt;&lt;/keywords&gt;&lt;dates&gt;&lt;year&gt;2009&lt;/year&gt;&lt;pub-dates&gt;&lt;date&gt;Mar&lt;/date&gt;&lt;/pub-dates&gt;&lt;/dates&gt;&lt;isbn&gt;1535-1815 (Electronic)&amp;#xD;0749-5161 (Linking)&lt;/isbn&gt;&lt;accession-num&gt;19262421&lt;/accession-num&gt;&lt;urls&gt;&lt;related-urls&gt;&lt;url&gt;https://www.ncbi.nlm.nih.gov/pubmed/19262421&lt;/url&gt;&lt;/related-urls&gt;&lt;/urls&gt;&lt;electronic-resource-num&gt;10.1097/PEC.0b013e31819a7f90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2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23DF468D" w14:textId="130F5FB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5BC8C9D7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40F42EB2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3F7C2613" w14:textId="72B04A96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355B4753" w14:textId="6513B10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09CC0A35" w14:textId="73F9660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764F6CF8" w14:textId="79E6E69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51</w:t>
            </w:r>
          </w:p>
        </w:tc>
        <w:tc>
          <w:tcPr>
            <w:tcW w:w="1260" w:type="dxa"/>
          </w:tcPr>
          <w:p w14:paraId="73B04411" w14:textId="2D059EC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Residents have scant experiences in leading resuscitations for </w:t>
            </w:r>
            <w:r w:rsidRPr="00623086">
              <w:rPr>
                <w:sz w:val="20"/>
                <w:szCs w:val="20"/>
              </w:rPr>
              <w:lastRenderedPageBreak/>
              <w:t>pediatric patients.</w:t>
            </w:r>
          </w:p>
        </w:tc>
        <w:tc>
          <w:tcPr>
            <w:tcW w:w="810" w:type="dxa"/>
          </w:tcPr>
          <w:p w14:paraId="4C303A32" w14:textId="41B4B14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1.5</w:t>
            </w:r>
          </w:p>
        </w:tc>
        <w:tc>
          <w:tcPr>
            <w:tcW w:w="1260" w:type="dxa"/>
          </w:tcPr>
          <w:p w14:paraId="713575B0" w14:textId="1C09403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imulation + other (Simulation + Didactics + CBL)</w:t>
            </w:r>
          </w:p>
        </w:tc>
        <w:tc>
          <w:tcPr>
            <w:tcW w:w="1260" w:type="dxa"/>
          </w:tcPr>
          <w:p w14:paraId="41FED542" w14:textId="6BD2611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vestigator</w:t>
            </w:r>
          </w:p>
        </w:tc>
        <w:tc>
          <w:tcPr>
            <w:tcW w:w="1350" w:type="dxa"/>
          </w:tcPr>
          <w:p w14:paraId="1231405F" w14:textId="62FF3EC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3E3FA4D8" w14:textId="7777777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CT</w:t>
            </w:r>
          </w:p>
          <w:p w14:paraId="2AF0E5DD" w14:textId="28A8AA7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Two groups, pre/post </w:t>
            </w:r>
          </w:p>
        </w:tc>
        <w:tc>
          <w:tcPr>
            <w:tcW w:w="810" w:type="dxa"/>
          </w:tcPr>
          <w:p w14:paraId="3462B4FE" w14:textId="3F2D709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</w:t>
            </w:r>
          </w:p>
        </w:tc>
      </w:tr>
      <w:tr w:rsidR="003016C3" w:rsidRPr="00623086" w14:paraId="71114040" w14:textId="77777777" w:rsidTr="005B49D4">
        <w:tc>
          <w:tcPr>
            <w:tcW w:w="900" w:type="dxa"/>
          </w:tcPr>
          <w:p w14:paraId="5844F97B" w14:textId="3370F86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ownar et al., 2012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Downar&lt;/Author&gt;&lt;Year&gt;2012&lt;/Year&gt;&lt;RecNum&gt;572&lt;/RecNum&gt;&lt;DisplayText&gt;&lt;style face="superscript"&gt;13&lt;/style&gt;&lt;/DisplayText&gt;&lt;record&gt;&lt;rec-number&gt;572&lt;/rec-number&gt;&lt;foreign-keys&gt;&lt;key app="EN" db-id="pv222tsw752areedwwvx20w55w0st9e0xvew" timestamp="1607435623"&gt;572&lt;/key&gt;&lt;/foreign-keys&gt;&lt;ref-type name="Journal Article"&gt;17&lt;/ref-type&gt;&lt;contributors&gt;&lt;authors&gt;&lt;author&gt;Downar, J.&lt;/author&gt;&lt;author&gt;Knickle, K.&lt;/author&gt;&lt;author&gt;Granton, J. T.&lt;/author&gt;&lt;author&gt;Hawryluck, L.&lt;/author&gt;&lt;/authors&gt;&lt;/contributors&gt;&lt;auth-address&gt;Faculty of Medicine, University of Toronto, Ontario, Canada. james.downar@utoronto.ca&lt;/auth-address&gt;&lt;titles&gt;&lt;title&gt;Using standardized family members to teach communication skills and ethical principles to critical care trainees&lt;/title&gt;&lt;secondary-title&gt;Crit Care Med&lt;/secondary-title&gt;&lt;/titles&gt;&lt;periodical&gt;&lt;full-title&gt;Crit Care Med&lt;/full-title&gt;&lt;/periodical&gt;&lt;pages&gt;1814-9&lt;/pages&gt;&lt;volume&gt;40&lt;/volume&gt;&lt;number&gt;6&lt;/number&gt;&lt;edition&gt;2012/05/23&lt;/edition&gt;&lt;keywords&gt;&lt;keyword&gt;*Attitude of Health Personnel&lt;/keyword&gt;&lt;keyword&gt;Clinical Competence&lt;/keyword&gt;&lt;keyword&gt;*Communication&lt;/keyword&gt;&lt;keyword&gt;*Critical Care/ethics/legislation &amp;amp; jurisprudence&lt;/keyword&gt;&lt;keyword&gt;Education, Medical, Graduate/*methods&lt;/keyword&gt;&lt;keyword&gt;*Family&lt;/keyword&gt;&lt;keyword&gt;Female&lt;/keyword&gt;&lt;keyword&gt;Follow-Up Studies&lt;/keyword&gt;&lt;keyword&gt;Humans&lt;/keyword&gt;&lt;keyword&gt;Intensive Care Units&lt;/keyword&gt;&lt;keyword&gt;Male&lt;/keyword&gt;&lt;keyword&gt;Needs Assessment&lt;/keyword&gt;&lt;keyword&gt;*Professional-Family Relations&lt;/keyword&gt;&lt;keyword&gt;Program Evaluation&lt;/keyword&gt;&lt;keyword&gt;Self Efficacy&lt;/keyword&gt;&lt;keyword&gt;Students, Medical/*psychology&lt;/keyword&gt;&lt;/keywords&gt;&lt;dates&gt;&lt;year&gt;2012&lt;/year&gt;&lt;pub-dates&gt;&lt;date&gt;Jun&lt;/date&gt;&lt;/pub-dates&gt;&lt;/dates&gt;&lt;isbn&gt;1530-0293 (Electronic)&amp;#xD;0090-3493 (Linking)&lt;/isbn&gt;&lt;accession-num&gt;22610186&lt;/accession-num&gt;&lt;urls&gt;&lt;related-urls&gt;&lt;url&gt;https://www.ncbi.nlm.nih.gov/pubmed/22610186&lt;/url&gt;&lt;/related-urls&gt;&lt;/urls&gt;&lt;electronic-resource-num&gt;10.1097/CCM.0b013e31824e0fb7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3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3724DBDB" w14:textId="4FD743B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535DB50A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4CF732AC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1F8302AE" w14:textId="425FDBDB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6923CCF5" w14:textId="18CD856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ritical care medicine</w:t>
            </w:r>
          </w:p>
        </w:tc>
        <w:tc>
          <w:tcPr>
            <w:tcW w:w="720" w:type="dxa"/>
          </w:tcPr>
          <w:p w14:paraId="1D7AB4B6" w14:textId="24C912C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, Fellow</w:t>
            </w:r>
          </w:p>
        </w:tc>
        <w:tc>
          <w:tcPr>
            <w:tcW w:w="630" w:type="dxa"/>
          </w:tcPr>
          <w:p w14:paraId="0AE17522" w14:textId="6F1D6E5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51</w:t>
            </w:r>
          </w:p>
        </w:tc>
        <w:tc>
          <w:tcPr>
            <w:tcW w:w="1260" w:type="dxa"/>
          </w:tcPr>
          <w:p w14:paraId="07737E91" w14:textId="257A9E9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Few training programs teach communication skills in a formal way to deliver complicated medical information or bad news to distressed patients and family </w:t>
            </w:r>
            <w:proofErr w:type="gramStart"/>
            <w:r w:rsidRPr="00623086">
              <w:rPr>
                <w:sz w:val="20"/>
                <w:szCs w:val="20"/>
              </w:rPr>
              <w:t>members, and</w:t>
            </w:r>
            <w:proofErr w:type="gramEnd"/>
            <w:r w:rsidRPr="00623086">
              <w:rPr>
                <w:sz w:val="20"/>
                <w:szCs w:val="20"/>
              </w:rPr>
              <w:t xml:space="preserve"> participate in making difficult decisions in an ethically sound manner.</w:t>
            </w:r>
          </w:p>
        </w:tc>
        <w:tc>
          <w:tcPr>
            <w:tcW w:w="810" w:type="dxa"/>
          </w:tcPr>
          <w:p w14:paraId="74CB28FC" w14:textId="74E339F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14:paraId="30F0411C" w14:textId="00E3AD9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SP)</w:t>
            </w:r>
          </w:p>
        </w:tc>
        <w:tc>
          <w:tcPr>
            <w:tcW w:w="1260" w:type="dxa"/>
          </w:tcPr>
          <w:p w14:paraId="3414CF9B" w14:textId="28421DF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aculty member or trained mediator</w:t>
            </w:r>
          </w:p>
        </w:tc>
        <w:tc>
          <w:tcPr>
            <w:tcW w:w="1350" w:type="dxa"/>
          </w:tcPr>
          <w:p w14:paraId="570D9DD7" w14:textId="71A40F1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</w:t>
            </w:r>
          </w:p>
        </w:tc>
        <w:tc>
          <w:tcPr>
            <w:tcW w:w="990" w:type="dxa"/>
          </w:tcPr>
          <w:p w14:paraId="0BFEA8DD" w14:textId="20D241D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</w:t>
            </w:r>
            <w:proofErr w:type="gramStart"/>
            <w:r w:rsidRPr="00623086">
              <w:rPr>
                <w:sz w:val="20"/>
                <w:szCs w:val="20"/>
              </w:rPr>
              <w:t>post</w:t>
            </w:r>
            <w:proofErr w:type="gramEnd"/>
            <w:r w:rsidRPr="00623086">
              <w:rPr>
                <w:sz w:val="20"/>
                <w:szCs w:val="20"/>
              </w:rPr>
              <w:t xml:space="preserve"> and 1-4 years post</w:t>
            </w:r>
          </w:p>
        </w:tc>
        <w:tc>
          <w:tcPr>
            <w:tcW w:w="810" w:type="dxa"/>
          </w:tcPr>
          <w:p w14:paraId="0F3EA374" w14:textId="7DBE2A8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363502DC" w14:textId="77777777" w:rsidTr="005B49D4">
        <w:tc>
          <w:tcPr>
            <w:tcW w:w="900" w:type="dxa"/>
          </w:tcPr>
          <w:p w14:paraId="34F07C55" w14:textId="15BFB2F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umont et al., 2014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EdW1vbnQ8L0F1dGhvcj48WWVhcj4yMDE0PC9ZZWFyPjxS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EdW1vbnQ8L0F1dGhvcj48WWVhcj4yMDE0PC9ZZWFyPjxS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4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268C458F" w14:textId="104DE70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7A2C9FCA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1CFAEF7D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2FDA9BE2" w14:textId="61C23F7D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08DEA379" w14:textId="000A8D4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B/GYN</w:t>
            </w:r>
          </w:p>
        </w:tc>
        <w:tc>
          <w:tcPr>
            <w:tcW w:w="720" w:type="dxa"/>
          </w:tcPr>
          <w:p w14:paraId="6031FD38" w14:textId="03E5A521" w:rsidR="003016C3" w:rsidRPr="00623086" w:rsidRDefault="003016C3" w:rsidP="00D878F8">
            <w:pPr>
              <w:tabs>
                <w:tab w:val="left" w:pos="531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60337B47" w14:textId="7B2AB1D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4</w:t>
            </w:r>
          </w:p>
        </w:tc>
        <w:tc>
          <w:tcPr>
            <w:tcW w:w="1260" w:type="dxa"/>
          </w:tcPr>
          <w:p w14:paraId="78CC4A3F" w14:textId="0ABD912B" w:rsidR="003016C3" w:rsidRPr="00623086" w:rsidRDefault="003016C3" w:rsidP="00DD1002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s receive limited exposure to the concepts and techniques associated with PAG.</w:t>
            </w:r>
          </w:p>
        </w:tc>
        <w:tc>
          <w:tcPr>
            <w:tcW w:w="810" w:type="dxa"/>
          </w:tcPr>
          <w:p w14:paraId="50494B39" w14:textId="25605B4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14:paraId="26D798C2" w14:textId="4804D78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imulation</w:t>
            </w:r>
          </w:p>
        </w:tc>
        <w:tc>
          <w:tcPr>
            <w:tcW w:w="1260" w:type="dxa"/>
          </w:tcPr>
          <w:p w14:paraId="00D71671" w14:textId="1E00D5E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alist in Pediatric and Adolescent Gynecology</w:t>
            </w:r>
          </w:p>
        </w:tc>
        <w:tc>
          <w:tcPr>
            <w:tcW w:w="1350" w:type="dxa"/>
          </w:tcPr>
          <w:p w14:paraId="3880DB9E" w14:textId="75184CF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380C1628" w14:textId="497E103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ost</w:t>
            </w:r>
          </w:p>
        </w:tc>
        <w:tc>
          <w:tcPr>
            <w:tcW w:w="810" w:type="dxa"/>
          </w:tcPr>
          <w:p w14:paraId="119FB024" w14:textId="29CD5F6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62942A9C" w14:textId="77777777" w:rsidTr="005B49D4">
        <w:tc>
          <w:tcPr>
            <w:tcW w:w="900" w:type="dxa"/>
          </w:tcPr>
          <w:p w14:paraId="2ABB8B17" w14:textId="3C45272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umont et al., 2016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EdW1vbnQ8L0F1dGhvcj48WWVhcj4yMDE2PC9ZZWFyPjxS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EdW1vbnQ8L0F1dGhvcj48WWVhcj4yMDE2PC9ZZWFyPjxS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5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5902E8A9" w14:textId="17A5A53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35B3185A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32B9FD27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060FEEBE" w14:textId="24318D72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Y</w:t>
            </w:r>
          </w:p>
        </w:tc>
        <w:tc>
          <w:tcPr>
            <w:tcW w:w="990" w:type="dxa"/>
          </w:tcPr>
          <w:p w14:paraId="77D3AAAC" w14:textId="709B04B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OB/GYN</w:t>
            </w:r>
          </w:p>
        </w:tc>
        <w:tc>
          <w:tcPr>
            <w:tcW w:w="720" w:type="dxa"/>
          </w:tcPr>
          <w:p w14:paraId="0E4786F7" w14:textId="0DE46A7D" w:rsidR="003016C3" w:rsidRPr="00623086" w:rsidRDefault="003016C3" w:rsidP="00D878F8">
            <w:pPr>
              <w:tabs>
                <w:tab w:val="left" w:pos="578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41981071" w14:textId="12B5F1C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5</w:t>
            </w:r>
          </w:p>
        </w:tc>
        <w:tc>
          <w:tcPr>
            <w:tcW w:w="1260" w:type="dxa"/>
          </w:tcPr>
          <w:p w14:paraId="69117C95" w14:textId="07E4030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Residents do not always graduate feeling comfortable </w:t>
            </w:r>
            <w:r w:rsidRPr="00623086">
              <w:rPr>
                <w:sz w:val="20"/>
                <w:szCs w:val="20"/>
              </w:rPr>
              <w:lastRenderedPageBreak/>
              <w:t>with the PAG population.</w:t>
            </w:r>
          </w:p>
        </w:tc>
        <w:tc>
          <w:tcPr>
            <w:tcW w:w="810" w:type="dxa"/>
          </w:tcPr>
          <w:p w14:paraId="5EE54B93" w14:textId="22CFA8B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3</w:t>
            </w:r>
          </w:p>
        </w:tc>
        <w:tc>
          <w:tcPr>
            <w:tcW w:w="1260" w:type="dxa"/>
          </w:tcPr>
          <w:p w14:paraId="1D913260" w14:textId="515498E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imulation</w:t>
            </w:r>
          </w:p>
        </w:tc>
        <w:tc>
          <w:tcPr>
            <w:tcW w:w="1260" w:type="dxa"/>
          </w:tcPr>
          <w:p w14:paraId="3A1A80B0" w14:textId="6C4A235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alist in PAG</w:t>
            </w:r>
          </w:p>
        </w:tc>
        <w:tc>
          <w:tcPr>
            <w:tcW w:w="1350" w:type="dxa"/>
          </w:tcPr>
          <w:p w14:paraId="442C5744" w14:textId="5D35947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Simulation center, advanced pelvic models for </w:t>
            </w:r>
            <w:r w:rsidRPr="00623086">
              <w:rPr>
                <w:sz w:val="20"/>
                <w:szCs w:val="20"/>
              </w:rPr>
              <w:lastRenderedPageBreak/>
              <w:t>procedure-specific stations</w:t>
            </w:r>
          </w:p>
        </w:tc>
        <w:tc>
          <w:tcPr>
            <w:tcW w:w="990" w:type="dxa"/>
          </w:tcPr>
          <w:p w14:paraId="66465CE5" w14:textId="1DA60AD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One group, pre/post</w:t>
            </w:r>
          </w:p>
        </w:tc>
        <w:tc>
          <w:tcPr>
            <w:tcW w:w="810" w:type="dxa"/>
          </w:tcPr>
          <w:p w14:paraId="64711DE1" w14:textId="0FF4FEF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</w:t>
            </w:r>
          </w:p>
        </w:tc>
      </w:tr>
      <w:tr w:rsidR="003016C3" w:rsidRPr="00623086" w14:paraId="2F929550" w14:textId="77777777" w:rsidTr="005B49D4">
        <w:tc>
          <w:tcPr>
            <w:tcW w:w="900" w:type="dxa"/>
          </w:tcPr>
          <w:p w14:paraId="693395C2" w14:textId="0C3287D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Eid et al., 2015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FaWQ8L0F1dGhvcj48WWVhcj4yMDE1PC9ZZWFyPjxSZWNO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FaWQ8L0F1dGhvcj48WWVhcj4yMDE1PC9ZZWFyPjxSZWNO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6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44ADBF66" w14:textId="7A83A5B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0034C1AD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02F6BEFA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2E674811" w14:textId="4F0927FB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7B0533AD" w14:textId="2C46ACF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Hematology/Oncology</w:t>
            </w:r>
          </w:p>
        </w:tc>
        <w:tc>
          <w:tcPr>
            <w:tcW w:w="720" w:type="dxa"/>
          </w:tcPr>
          <w:p w14:paraId="119C6BE3" w14:textId="2CBFE07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ellow</w:t>
            </w:r>
          </w:p>
        </w:tc>
        <w:tc>
          <w:tcPr>
            <w:tcW w:w="630" w:type="dxa"/>
          </w:tcPr>
          <w:p w14:paraId="14FF1357" w14:textId="37B0D89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1260" w:type="dxa"/>
          </w:tcPr>
          <w:p w14:paraId="38E396A4" w14:textId="01BB999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ew published studies have evaluated the effectiveness of changing the traditional curriculum of several hourly educational sessions per week to an AHD educational format.</w:t>
            </w:r>
          </w:p>
        </w:tc>
        <w:tc>
          <w:tcPr>
            <w:tcW w:w="810" w:type="dxa"/>
          </w:tcPr>
          <w:p w14:paraId="0E16EDBE" w14:textId="5A59A4A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-4</w:t>
            </w:r>
          </w:p>
        </w:tc>
        <w:tc>
          <w:tcPr>
            <w:tcW w:w="1260" w:type="dxa"/>
          </w:tcPr>
          <w:p w14:paraId="20AB5589" w14:textId="5DCBC76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idactics</w:t>
            </w:r>
          </w:p>
        </w:tc>
        <w:tc>
          <w:tcPr>
            <w:tcW w:w="1260" w:type="dxa"/>
          </w:tcPr>
          <w:p w14:paraId="7BE3C54E" w14:textId="404D25B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1350" w:type="dxa"/>
          </w:tcPr>
          <w:p w14:paraId="0C747B3D" w14:textId="6AAD186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67FD357E" w14:textId="5646CEF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ost</w:t>
            </w:r>
          </w:p>
        </w:tc>
        <w:tc>
          <w:tcPr>
            <w:tcW w:w="810" w:type="dxa"/>
          </w:tcPr>
          <w:p w14:paraId="521CA27E" w14:textId="51FB7C0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7A7D9B68" w14:textId="77777777" w:rsidTr="005B49D4">
        <w:tc>
          <w:tcPr>
            <w:tcW w:w="900" w:type="dxa"/>
          </w:tcPr>
          <w:p w14:paraId="2576FA3A" w14:textId="33874FB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Eisenberg et al., 2019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FaXNlbmJlcmc8L0F1dGhvcj48WWVhcj4yMDE5PC9ZZWFy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FaXNlbmJlcmc8L0F1dGhvcj48WWVhcj4yMDE5PC9ZZWFy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7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53C7C089" w14:textId="7D8BFDE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39902112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69518122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1FBE447D" w14:textId="76D3EE22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606A4694" w14:textId="4B448C1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68228EDA" w14:textId="503D358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3FE440E2" w14:textId="43329B1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9</w:t>
            </w:r>
          </w:p>
        </w:tc>
        <w:tc>
          <w:tcPr>
            <w:tcW w:w="1260" w:type="dxa"/>
          </w:tcPr>
          <w:p w14:paraId="10CF4167" w14:textId="114E1D6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Little is known about effective strategies to teach medical trainees to respond to discrimination by patients.</w:t>
            </w:r>
          </w:p>
        </w:tc>
        <w:tc>
          <w:tcPr>
            <w:tcW w:w="810" w:type="dxa"/>
          </w:tcPr>
          <w:p w14:paraId="7A0CB7B9" w14:textId="791A5D4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14:paraId="54F133F5" w14:textId="3988160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SP)</w:t>
            </w:r>
          </w:p>
        </w:tc>
        <w:tc>
          <w:tcPr>
            <w:tcW w:w="1260" w:type="dxa"/>
          </w:tcPr>
          <w:p w14:paraId="048BF363" w14:textId="14D04C5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aculty member, 4 senior and chief resident facilitators</w:t>
            </w:r>
          </w:p>
        </w:tc>
        <w:tc>
          <w:tcPr>
            <w:tcW w:w="1350" w:type="dxa"/>
          </w:tcPr>
          <w:p w14:paraId="7C40E93F" w14:textId="7777777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</w:t>
            </w:r>
          </w:p>
          <w:p w14:paraId="5DD7E3EF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3A0B7ADB" w14:textId="168EB9A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atient safety training center</w:t>
            </w:r>
          </w:p>
        </w:tc>
        <w:tc>
          <w:tcPr>
            <w:tcW w:w="990" w:type="dxa"/>
          </w:tcPr>
          <w:p w14:paraId="446332AB" w14:textId="51B0D62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68DCD253" w14:textId="33E1036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4EAE83B2" w14:textId="77777777" w:rsidTr="005B49D4">
        <w:tc>
          <w:tcPr>
            <w:tcW w:w="900" w:type="dxa"/>
          </w:tcPr>
          <w:p w14:paraId="3FBFDC24" w14:textId="03A0886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Farsad et al., 1978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Farsad&lt;/Author&gt;&lt;Year&gt;1978&lt;/Year&gt;&lt;RecNum&gt;464&lt;/RecNum&gt;&lt;DisplayText&gt;&lt;style face="superscript"&gt;19&lt;/style&gt;&lt;/DisplayText&gt;&lt;record&gt;&lt;rec-number&gt;464&lt;/rec-number&gt;&lt;foreign-keys&gt;&lt;key app="EN" db-id="pv222tsw752areedwwvx20w55w0st9e0xvew" timestamp="1607434151"&gt;464&lt;/key&gt;&lt;/foreign-keys&gt;&lt;ref-type name="Journal Article"&gt;17&lt;/ref-type&gt;&lt;contributors&gt;&lt;authors&gt;&lt;author&gt;Farsad, P.&lt;/author&gt;&lt;author&gt;Galliguez, P.&lt;/author&gt;&lt;author&gt;Chamberlin, R.&lt;/author&gt;&lt;author&gt;Roghmann, K. J.&lt;/author&gt;&lt;/authors&gt;&lt;/contributors&gt;&lt;titles&gt;&lt;title&gt;Teaching interviewing skills to pediatric house officers&lt;/title&gt;&lt;secondary-title&gt;Pediatrics&lt;/secondary-title&gt;&lt;/titles&gt;&lt;periodical&gt;&lt;full-title&gt;Pediatrics&lt;/full-title&gt;&lt;/periodical&gt;&lt;pages&gt;384-8&lt;/pages&gt;&lt;volume&gt;61&lt;/volume&gt;&lt;number&gt;3&lt;/number&gt;&lt;edition&gt;1978/03/01&lt;/edition&gt;&lt;keywords&gt;&lt;keyword&gt;*Communication&lt;/keyword&gt;&lt;keyword&gt;Feedback&lt;/keyword&gt;&lt;keyword&gt;Female&lt;/keyword&gt;&lt;keyword&gt;Humans&lt;/keyword&gt;&lt;keyword&gt;Infant&lt;/keyword&gt;&lt;keyword&gt;Internship and Residency&lt;/keyword&gt;&lt;keyword&gt;*Interview, Psychological&lt;/keyword&gt;&lt;keyword&gt;Pediatrics/*education&lt;/keyword&gt;&lt;keyword&gt;Physician-Patient Relations&lt;/keyword&gt;&lt;keyword&gt;Teaching&lt;/keyword&gt;&lt;keyword&gt;Videotape Recording&lt;/keyword&gt;&lt;/keywords&gt;&lt;dates&gt;&lt;year&gt;1978&lt;/year&gt;&lt;pub-dates&gt;&lt;date&gt;Mar&lt;/date&gt;&lt;/pub-dates&gt;&lt;/dates&gt;&lt;isbn&gt;0031-4005 (Print)&amp;#xD;0031-4005 (Linking)&lt;/isbn&gt;&lt;accession-num&gt;643413&lt;/accession-num&gt;&lt;urls&gt;&lt;related-urls&gt;&lt;url&gt;https://www.ncbi.nlm.nih.gov/pubmed/643413&lt;/url&gt;&lt;/related-urls&gt;&lt;/urls&gt;&lt;electronic-resource-num&gt;10.1542/peds.61.3.384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9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6E370D33" w14:textId="6161798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195B5B24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60C4351D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4502FC68" w14:textId="62368CD9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3E6D388E" w14:textId="615640D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7F1F7381" w14:textId="5761142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555146AC" w14:textId="18EF69D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9</w:t>
            </w:r>
          </w:p>
        </w:tc>
        <w:tc>
          <w:tcPr>
            <w:tcW w:w="1260" w:type="dxa"/>
          </w:tcPr>
          <w:p w14:paraId="749F067C" w14:textId="4F804DD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No information is available on the interviewing skills of </w:t>
            </w:r>
            <w:proofErr w:type="gramStart"/>
            <w:r w:rsidRPr="00623086">
              <w:rPr>
                <w:sz w:val="20"/>
                <w:szCs w:val="20"/>
              </w:rPr>
              <w:t>different levels</w:t>
            </w:r>
            <w:proofErr w:type="gramEnd"/>
            <w:r w:rsidRPr="00623086">
              <w:rPr>
                <w:sz w:val="20"/>
                <w:szCs w:val="20"/>
              </w:rPr>
              <w:t xml:space="preserve"> of </w:t>
            </w:r>
            <w:r w:rsidRPr="00623086">
              <w:rPr>
                <w:sz w:val="20"/>
                <w:szCs w:val="20"/>
              </w:rPr>
              <w:lastRenderedPageBreak/>
              <w:t>pediatric trainees and practicing pediatricians.</w:t>
            </w:r>
          </w:p>
        </w:tc>
        <w:tc>
          <w:tcPr>
            <w:tcW w:w="810" w:type="dxa"/>
          </w:tcPr>
          <w:p w14:paraId="13C8AF2C" w14:textId="0161EF6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 xml:space="preserve">1.5 </w:t>
            </w:r>
          </w:p>
        </w:tc>
        <w:tc>
          <w:tcPr>
            <w:tcW w:w="1260" w:type="dxa"/>
          </w:tcPr>
          <w:p w14:paraId="14F4E2A9" w14:textId="26F2EA2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idactics</w:t>
            </w:r>
          </w:p>
        </w:tc>
        <w:tc>
          <w:tcPr>
            <w:tcW w:w="1260" w:type="dxa"/>
          </w:tcPr>
          <w:p w14:paraId="3AF419C7" w14:textId="0D8EEED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1350" w:type="dxa"/>
          </w:tcPr>
          <w:p w14:paraId="51D41EA0" w14:textId="4535C3D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</w:t>
            </w:r>
          </w:p>
        </w:tc>
        <w:tc>
          <w:tcPr>
            <w:tcW w:w="990" w:type="dxa"/>
          </w:tcPr>
          <w:p w14:paraId="11A81F4D" w14:textId="2132503F" w:rsidR="003016C3" w:rsidRPr="00623086" w:rsidRDefault="003016C3" w:rsidP="00435EBC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Two groups, pre/post </w:t>
            </w:r>
          </w:p>
        </w:tc>
        <w:tc>
          <w:tcPr>
            <w:tcW w:w="810" w:type="dxa"/>
          </w:tcPr>
          <w:p w14:paraId="28B54F43" w14:textId="67F65EC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</w:t>
            </w:r>
          </w:p>
        </w:tc>
      </w:tr>
      <w:tr w:rsidR="003016C3" w:rsidRPr="00623086" w14:paraId="6391D050" w14:textId="77777777" w:rsidTr="005B49D4">
        <w:tc>
          <w:tcPr>
            <w:tcW w:w="900" w:type="dxa"/>
          </w:tcPr>
          <w:p w14:paraId="0B70A096" w14:textId="154083D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Ha et al., 2014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Ha&lt;/Author&gt;&lt;Year&gt;2014&lt;/Year&gt;&lt;RecNum&gt;127&lt;/RecNum&gt;&lt;DisplayText&gt;&lt;style face="superscript"&gt;20&lt;/style&gt;&lt;/DisplayText&gt;&lt;record&gt;&lt;rec-number&gt;127&lt;/rec-number&gt;&lt;foreign-keys&gt;&lt;key app="EN" db-id="pv222tsw752areedwwvx20w55w0st9e0xvew" timestamp="1604097565"&gt;127&lt;/key&gt;&lt;/foreign-keys&gt;&lt;ref-type name="Journal Article"&gt;17&lt;/ref-type&gt;&lt;contributors&gt;&lt;authors&gt;&lt;author&gt;Ha, D.&lt;/author&gt;&lt;author&gt;Faulx, M.&lt;/author&gt;&lt;author&gt;Isada, C.&lt;/author&gt;&lt;author&gt;Kattan, M.&lt;/author&gt;&lt;author&gt;Yu, C.&lt;/author&gt;&lt;author&gt;Olender, J.&lt;/author&gt;&lt;author&gt;Nielsen, C.&lt;/author&gt;&lt;author&gt;Brateanu, A.&lt;/author&gt;&lt;/authors&gt;&lt;/contributors&gt;&lt;titles&gt;&lt;title&gt;Transitioning from a noon conference to an academic half-day curriculum model: effect on medical knowledge acquisition and learning satisfaction&lt;/title&gt;&lt;secondary-title&gt;J Grad Med Educ&lt;/secondary-title&gt;&lt;/titles&gt;&lt;periodical&gt;&lt;full-title&gt;J Grad Med Educ&lt;/full-title&gt;&lt;/periodical&gt;&lt;pages&gt;93-9&lt;/pages&gt;&lt;volume&gt;6&lt;/volume&gt;&lt;number&gt;1&lt;/number&gt;&lt;edition&gt;2014/04/05&lt;/edition&gt;&lt;dates&gt;&lt;year&gt;2014&lt;/year&gt;&lt;pub-dates&gt;&lt;date&gt;Mar&lt;/date&gt;&lt;/pub-dates&gt;&lt;/dates&gt;&lt;isbn&gt;1949-8349 (Print)&amp;#xD;1949-8357 (Linking)&lt;/isbn&gt;&lt;accession-num&gt;24701317&lt;/accession-num&gt;&lt;urls&gt;&lt;related-urls&gt;&lt;url&gt;https://www.ncbi.nlm.nih.gov/pubmed/24701317&lt;/url&gt;&lt;/related-urls&gt;&lt;/urls&gt;&lt;custom2&gt;PMC3963802&lt;/custom2&gt;&lt;electronic-resource-num&gt;10.4300/JGME-D-13-00185.1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0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45370B9E" w14:textId="2A2112D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5CF507F6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3F3F529E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14739325" w14:textId="7B51409A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7ACD63EB" w14:textId="1E99FC5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347F2EE0" w14:textId="5EF20BE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46E7FBC7" w14:textId="7DE18F1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64</w:t>
            </w:r>
          </w:p>
        </w:tc>
        <w:tc>
          <w:tcPr>
            <w:tcW w:w="1260" w:type="dxa"/>
          </w:tcPr>
          <w:p w14:paraId="0E360EA3" w14:textId="4579D6A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Little is known about AHD curriculum regarding its effect on knowledge acquisition and resident satisfaction.</w:t>
            </w:r>
          </w:p>
        </w:tc>
        <w:tc>
          <w:tcPr>
            <w:tcW w:w="810" w:type="dxa"/>
          </w:tcPr>
          <w:p w14:paraId="4ADC2CBA" w14:textId="4E8C997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14:paraId="7BACA72B" w14:textId="34C315D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CBL)</w:t>
            </w:r>
          </w:p>
        </w:tc>
        <w:tc>
          <w:tcPr>
            <w:tcW w:w="1260" w:type="dxa"/>
          </w:tcPr>
          <w:p w14:paraId="64BB9E3D" w14:textId="3F6E188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1350" w:type="dxa"/>
          </w:tcPr>
          <w:p w14:paraId="02FF17E6" w14:textId="5D47037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Lunch</w:t>
            </w:r>
          </w:p>
        </w:tc>
        <w:tc>
          <w:tcPr>
            <w:tcW w:w="990" w:type="dxa"/>
          </w:tcPr>
          <w:p w14:paraId="29962764" w14:textId="603A59C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wo groups, post</w:t>
            </w:r>
          </w:p>
        </w:tc>
        <w:tc>
          <w:tcPr>
            <w:tcW w:w="810" w:type="dxa"/>
          </w:tcPr>
          <w:p w14:paraId="2D2E4820" w14:textId="73FC998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44FBBDCD" w14:textId="77777777" w:rsidTr="005B49D4">
        <w:tc>
          <w:tcPr>
            <w:tcW w:w="900" w:type="dxa"/>
          </w:tcPr>
          <w:p w14:paraId="6BF1667D" w14:textId="2AF4F90A" w:rsidR="003016C3" w:rsidRPr="00623086" w:rsidRDefault="003016C3" w:rsidP="00D878F8">
            <w:pPr>
              <w:tabs>
                <w:tab w:val="left" w:pos="472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Harrison et al., 1999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Harrison&lt;/Author&gt;&lt;Year&gt;1999&lt;/Year&gt;&lt;RecNum&gt;468&lt;/RecNum&gt;&lt;DisplayText&gt;&lt;style face="superscript"&gt;21&lt;/style&gt;&lt;/DisplayText&gt;&lt;record&gt;&lt;rec-number&gt;468&lt;/rec-number&gt;&lt;foreign-keys&gt;&lt;key app="EN" db-id="pv222tsw752areedwwvx20w55w0st9e0xvew" timestamp="1607434411"&gt;468&lt;/key&gt;&lt;/foreign-keys&gt;&lt;ref-type name="Journal Article"&gt;17&lt;/ref-type&gt;&lt;contributors&gt;&lt;authors&gt;&lt;author&gt;Harrison, D. J.&lt;/author&gt;&lt;author&gt;Hughes, M. J.&lt;/author&gt;&lt;author&gt;Teitelbaum, H.&lt;/author&gt;&lt;author&gt;Clark, M. R.&lt;/author&gt;&lt;author&gt;Omondi, P.&lt;/author&gt;&lt;author&gt;Palmer, C. A.&lt;/author&gt;&lt;author&gt;Sutton, R.&lt;/author&gt;&lt;/authors&gt;&lt;/contributors&gt;&lt;auth-address&gt;Michigan State University (MSU) College of Osteopathic Medicine, East Lansing 48824, USA.&lt;/auth-address&gt;&lt;titles&gt;&lt;title&gt;Method of preparing emergency medicine residents for giving legal depositions&lt;/title&gt;&lt;secondary-title&gt;J Am Osteopath Assoc&lt;/secondary-title&gt;&lt;/titles&gt;&lt;periodical&gt;&lt;full-title&gt;J Am Osteopath Assoc&lt;/full-title&gt;&lt;/periodical&gt;&lt;pages&gt;28-33&lt;/pages&gt;&lt;volume&gt;99&lt;/volume&gt;&lt;number&gt;1&lt;/number&gt;&lt;edition&gt;1999/02/11&lt;/edition&gt;&lt;keywords&gt;&lt;keyword&gt;Adult&lt;/keyword&gt;&lt;keyword&gt;Clinical Competence&lt;/keyword&gt;&lt;keyword&gt;Education, Medical, Graduate&lt;/keyword&gt;&lt;keyword&gt;Educational Measurement&lt;/keyword&gt;&lt;keyword&gt;Emergency Medicine/*education/*legislation &amp;amp; jurisprudence&lt;/keyword&gt;&lt;keyword&gt;Emergency Service, Hospital/*legislation &amp;amp; jurisprudence&lt;/keyword&gt;&lt;keyword&gt;Female&lt;/keyword&gt;&lt;keyword&gt;Humans&lt;/keyword&gt;&lt;keyword&gt;*Internship and Residency&lt;/keyword&gt;&lt;keyword&gt;*Liability, Legal&lt;/keyword&gt;&lt;keyword&gt;Male&lt;/keyword&gt;&lt;keyword&gt;Prospective Studies&lt;/keyword&gt;&lt;keyword&gt;Sampling Studies&lt;/keyword&gt;&lt;keyword&gt;Surveys and Questionnaires&lt;/keyword&gt;&lt;keyword&gt;United States&lt;/keyword&gt;&lt;/keywords&gt;&lt;dates&gt;&lt;year&gt;1999&lt;/year&gt;&lt;pub-dates&gt;&lt;date&gt;Jan&lt;/date&gt;&lt;/pub-dates&gt;&lt;/dates&gt;&lt;isbn&gt;0098-6151 (Print)&amp;#xD;0098-6151 (Linking)&lt;/isbn&gt;&lt;accession-num&gt;9972093&lt;/accession-num&gt;&lt;urls&gt;&lt;related-urls&gt;&lt;url&gt;https://www.ncbi.nlm.nih.gov/pubmed/9972093&lt;/url&gt;&lt;/related-urls&gt;&lt;/urls&gt;&lt;electronic-resource-num&gt;10.7556/jaoa.1999.99.1.28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1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143A1E25" w14:textId="3CB5B63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752A419D" w14:textId="77777777" w:rsidR="003016C3" w:rsidRPr="00623086" w:rsidRDefault="003016C3" w:rsidP="00A72037">
            <w:pPr>
              <w:tabs>
                <w:tab w:val="left" w:pos="472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71240AC2" w14:textId="77777777" w:rsidR="003016C3" w:rsidRPr="00623086" w:rsidRDefault="003016C3" w:rsidP="00A72037">
            <w:pPr>
              <w:tabs>
                <w:tab w:val="left" w:pos="472"/>
              </w:tabs>
              <w:rPr>
                <w:sz w:val="20"/>
                <w:szCs w:val="20"/>
              </w:rPr>
            </w:pPr>
          </w:p>
          <w:p w14:paraId="34CB7FBC" w14:textId="0EBDB5E2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26F5AE44" w14:textId="30E0A29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Emergency medicine</w:t>
            </w:r>
          </w:p>
        </w:tc>
        <w:tc>
          <w:tcPr>
            <w:tcW w:w="720" w:type="dxa"/>
          </w:tcPr>
          <w:p w14:paraId="3A2B2D10" w14:textId="791E6BD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0262B1FD" w14:textId="7DA0B20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0</w:t>
            </w:r>
          </w:p>
        </w:tc>
        <w:tc>
          <w:tcPr>
            <w:tcW w:w="1260" w:type="dxa"/>
          </w:tcPr>
          <w:p w14:paraId="256C87CB" w14:textId="4CAFADB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Emergency physicians should be prepared to provide impartial, objective testimony in legal proceedings.</w:t>
            </w:r>
          </w:p>
        </w:tc>
        <w:tc>
          <w:tcPr>
            <w:tcW w:w="810" w:type="dxa"/>
          </w:tcPr>
          <w:p w14:paraId="4FA24D70" w14:textId="4E8F1D3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</w:t>
            </w:r>
          </w:p>
        </w:tc>
        <w:tc>
          <w:tcPr>
            <w:tcW w:w="1260" w:type="dxa"/>
          </w:tcPr>
          <w:p w14:paraId="2081A199" w14:textId="3B2AB17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CBL)</w:t>
            </w:r>
          </w:p>
        </w:tc>
        <w:tc>
          <w:tcPr>
            <w:tcW w:w="1260" w:type="dxa"/>
          </w:tcPr>
          <w:p w14:paraId="382546F3" w14:textId="038ACF9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 attorney-at-law per 10 residents</w:t>
            </w:r>
          </w:p>
        </w:tc>
        <w:tc>
          <w:tcPr>
            <w:tcW w:w="1350" w:type="dxa"/>
          </w:tcPr>
          <w:p w14:paraId="52FEF0C5" w14:textId="5C67C40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Large conference room</w:t>
            </w:r>
          </w:p>
        </w:tc>
        <w:tc>
          <w:tcPr>
            <w:tcW w:w="990" w:type="dxa"/>
          </w:tcPr>
          <w:p w14:paraId="2821313E" w14:textId="42D1A5D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49A11DA9" w14:textId="47947A9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</w:t>
            </w:r>
          </w:p>
        </w:tc>
      </w:tr>
      <w:tr w:rsidR="003016C3" w:rsidRPr="00623086" w14:paraId="1FD2DB39" w14:textId="77777777" w:rsidTr="005B49D4">
        <w:tc>
          <w:tcPr>
            <w:tcW w:w="900" w:type="dxa"/>
          </w:tcPr>
          <w:p w14:paraId="08AD4069" w14:textId="6899049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iller et al., 2016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NaWxsZXI8L0F1dGhvcj48WWVhcj4yMDE2PC9ZZWFyPjxS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NaWxsZXI8L0F1dGhvcj48WWVhcj4yMDE2PC9ZZWFyPjxS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2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53530B74" w14:textId="09D9FA2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17C67660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33B7FD6B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7FC34844" w14:textId="3481C2B8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798CB4F0" w14:textId="7DF01E3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adiology</w:t>
            </w:r>
          </w:p>
        </w:tc>
        <w:tc>
          <w:tcPr>
            <w:tcW w:w="720" w:type="dxa"/>
          </w:tcPr>
          <w:p w14:paraId="26064F41" w14:textId="0D55F60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495B9C22" w14:textId="1038BB8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61</w:t>
            </w:r>
          </w:p>
        </w:tc>
        <w:tc>
          <w:tcPr>
            <w:tcW w:w="1260" w:type="dxa"/>
          </w:tcPr>
          <w:p w14:paraId="5B1B3206" w14:textId="08883E3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Teaching principles of patient-centered healthcare delivery and patient interaction in a radiology residency setting is often difficult and ineffective </w:t>
            </w:r>
            <w:r w:rsidRPr="00623086">
              <w:rPr>
                <w:sz w:val="20"/>
                <w:szCs w:val="20"/>
              </w:rPr>
              <w:lastRenderedPageBreak/>
              <w:t>in a traditional lecture format.</w:t>
            </w:r>
          </w:p>
        </w:tc>
        <w:tc>
          <w:tcPr>
            <w:tcW w:w="810" w:type="dxa"/>
          </w:tcPr>
          <w:p w14:paraId="3D5AFFF9" w14:textId="0F02CD3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1.5</w:t>
            </w:r>
          </w:p>
        </w:tc>
        <w:tc>
          <w:tcPr>
            <w:tcW w:w="1260" w:type="dxa"/>
          </w:tcPr>
          <w:p w14:paraId="671ACD98" w14:textId="6FE7684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BL</w:t>
            </w:r>
          </w:p>
        </w:tc>
        <w:tc>
          <w:tcPr>
            <w:tcW w:w="1260" w:type="dxa"/>
          </w:tcPr>
          <w:p w14:paraId="1F5D21F2" w14:textId="35F5CFF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rogram directors</w:t>
            </w:r>
          </w:p>
        </w:tc>
        <w:tc>
          <w:tcPr>
            <w:tcW w:w="1350" w:type="dxa"/>
          </w:tcPr>
          <w:p w14:paraId="3570F4E5" w14:textId="5F0FF7A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onference room, tables, chairs, anonymized actual patient letters, Survey Monkey, audio recording application on a standard tablet computer</w:t>
            </w:r>
          </w:p>
        </w:tc>
        <w:tc>
          <w:tcPr>
            <w:tcW w:w="990" w:type="dxa"/>
          </w:tcPr>
          <w:p w14:paraId="0A4E2DC4" w14:textId="5CFA37F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 (at 2 different institutions), post</w:t>
            </w:r>
          </w:p>
        </w:tc>
        <w:tc>
          <w:tcPr>
            <w:tcW w:w="810" w:type="dxa"/>
          </w:tcPr>
          <w:p w14:paraId="1CEBDEE6" w14:textId="5BAFC65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, 3</w:t>
            </w:r>
          </w:p>
        </w:tc>
      </w:tr>
      <w:tr w:rsidR="003016C3" w:rsidRPr="00623086" w14:paraId="67E2FEC4" w14:textId="77777777" w:rsidTr="005B49D4">
        <w:tc>
          <w:tcPr>
            <w:tcW w:w="900" w:type="dxa"/>
          </w:tcPr>
          <w:p w14:paraId="7730DFFD" w14:textId="6055EF8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oreno et al., 2013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Moreno&lt;/Author&gt;&lt;Year&gt;2013&lt;/Year&gt;&lt;RecNum&gt;306&lt;/RecNum&gt;&lt;DisplayText&gt;&lt;style face="superscript"&gt;23&lt;/style&gt;&lt;/DisplayText&gt;&lt;record&gt;&lt;rec-number&gt;306&lt;/rec-number&gt;&lt;foreign-keys&gt;&lt;key app="EN" db-id="pv222tsw752areedwwvx20w55w0st9e0xvew" timestamp="1607369723"&gt;306&lt;/key&gt;&lt;/foreign-keys&gt;&lt;ref-type name="Journal Article"&gt;17&lt;/ref-type&gt;&lt;contributors&gt;&lt;authors&gt;&lt;author&gt;Moreno, M. A.&lt;/author&gt;&lt;author&gt;Kota, R.&lt;/author&gt;&lt;author&gt;McIntosh, G. C.&lt;/author&gt;&lt;author&gt;Frohna, J. G.&lt;/author&gt;&lt;/authors&gt;&lt;/contributors&gt;&lt;titles&gt;&lt;title&gt;PEARLs of Wisdom: Impact of a New Block Conference on Pediatrics Resident Attendance, Satisfaction, and Learning&lt;/title&gt;&lt;secondary-title&gt;J Grad Med Educ&lt;/secondary-title&gt;&lt;/titles&gt;&lt;periodical&gt;&lt;full-title&gt;J Grad Med Educ&lt;/full-title&gt;&lt;/periodical&gt;&lt;pages&gt;323-6&lt;/pages&gt;&lt;volume&gt;5&lt;/volume&gt;&lt;number&gt;2&lt;/number&gt;&lt;edition&gt;2014/01/10&lt;/edition&gt;&lt;dates&gt;&lt;year&gt;2013&lt;/year&gt;&lt;pub-dates&gt;&lt;date&gt;Jun&lt;/date&gt;&lt;/pub-dates&gt;&lt;/dates&gt;&lt;isbn&gt;1949-8349 (Print)&amp;#xD;1949-8357 (Linking)&lt;/isbn&gt;&lt;accession-num&gt;24404282&lt;/accession-num&gt;&lt;urls&gt;&lt;related-urls&gt;&lt;url&gt;https://www.ncbi.nlm.nih.gov/pubmed/24404282&lt;/url&gt;&lt;/related-urls&gt;&lt;/urls&gt;&lt;custom2&gt;PMC3693703&lt;/custom2&gt;&lt;electronic-resource-num&gt;10.4300/JGME-D-12-00249.1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3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647027C4" w14:textId="4AFFD4A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10A91AF5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427BD7AF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1654A3C2" w14:textId="240E34A2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290DD549" w14:textId="01B84C5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12BC2C69" w14:textId="6A97CACE" w:rsidR="003016C3" w:rsidRPr="00623086" w:rsidRDefault="003016C3" w:rsidP="00D878F8">
            <w:pPr>
              <w:tabs>
                <w:tab w:val="left" w:pos="508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3953D2D6" w14:textId="671CE54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70</w:t>
            </w:r>
          </w:p>
        </w:tc>
        <w:tc>
          <w:tcPr>
            <w:tcW w:w="1260" w:type="dxa"/>
          </w:tcPr>
          <w:p w14:paraId="58007848" w14:textId="5A819C3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 attendance and participation at didactic conferences is often limited owing to time demands.</w:t>
            </w:r>
          </w:p>
        </w:tc>
        <w:tc>
          <w:tcPr>
            <w:tcW w:w="810" w:type="dxa"/>
          </w:tcPr>
          <w:p w14:paraId="25134E94" w14:textId="6AD2CC6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.5</w:t>
            </w:r>
          </w:p>
        </w:tc>
        <w:tc>
          <w:tcPr>
            <w:tcW w:w="1260" w:type="dxa"/>
          </w:tcPr>
          <w:p w14:paraId="70BA573C" w14:textId="1B97D57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CBL)</w:t>
            </w:r>
          </w:p>
        </w:tc>
        <w:tc>
          <w:tcPr>
            <w:tcW w:w="1260" w:type="dxa"/>
          </w:tcPr>
          <w:p w14:paraId="41AF4AA1" w14:textId="6887178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 faculty and 1 resident per session</w:t>
            </w:r>
          </w:p>
        </w:tc>
        <w:tc>
          <w:tcPr>
            <w:tcW w:w="1350" w:type="dxa"/>
          </w:tcPr>
          <w:p w14:paraId="5DC5C159" w14:textId="4F8E42A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$5 gift card</w:t>
            </w:r>
          </w:p>
        </w:tc>
        <w:tc>
          <w:tcPr>
            <w:tcW w:w="990" w:type="dxa"/>
          </w:tcPr>
          <w:p w14:paraId="37B17FF9" w14:textId="77080F2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wo groups, post</w:t>
            </w:r>
          </w:p>
        </w:tc>
        <w:tc>
          <w:tcPr>
            <w:tcW w:w="810" w:type="dxa"/>
          </w:tcPr>
          <w:p w14:paraId="755F6643" w14:textId="3C39057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6F787F35" w14:textId="77777777" w:rsidTr="005B49D4">
        <w:tc>
          <w:tcPr>
            <w:tcW w:w="900" w:type="dxa"/>
          </w:tcPr>
          <w:p w14:paraId="0A548ABC" w14:textId="1FACC9B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mbroke et al., 2017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Pembroke&lt;/Author&gt;&lt;Year&gt;2018&lt;/Year&gt;&lt;RecNum&gt;470&lt;/RecNum&gt;&lt;DisplayText&gt;&lt;style face="superscript"&gt;24&lt;/style&gt;&lt;/DisplayText&gt;&lt;record&gt;&lt;rec-number&gt;470&lt;/rec-number&gt;&lt;foreign-keys&gt;&lt;key app="EN" db-id="pv222tsw752areedwwvx20w55w0st9e0xvew" timestamp="1607434530"&gt;470&lt;/key&gt;&lt;/foreign-keys&gt;&lt;ref-type name="Journal Article"&gt;17&lt;/ref-type&gt;&lt;contributors&gt;&lt;authors&gt;&lt;author&gt;Pembroke, C. A.&lt;/author&gt;&lt;author&gt;Alfieri, J.&lt;/author&gt;&lt;author&gt;Biron, A.&lt;/author&gt;&lt;author&gt;Freeman, C.&lt;/author&gt;&lt;author&gt;Hijal, T.&lt;/author&gt;&lt;/authors&gt;&lt;/contributors&gt;&lt;auth-address&gt;Department of Radiation Oncology, McGill University Health Centre, Montreal, QC, Canada.&amp;#xD;Department of Radiation Oncology, McGill University Health Centre, Montreal, QC, Canada. Electronic address: joanne.alfieri@mcgill.ca.&amp;#xD;Department of Nursing, McGill University Health Centre, School of Nursing, McGill University, Montreal, QC, Canada.&lt;/auth-address&gt;&lt;titles&gt;&lt;title&gt;Creation of an educational quality improvement program for radiation oncology residents&lt;/title&gt;&lt;secondary-title&gt;Pract Radiat Oncol&lt;/secondary-title&gt;&lt;/titles&gt;&lt;periodical&gt;&lt;full-title&gt;Pract Radiat Oncol&lt;/full-title&gt;&lt;/periodical&gt;&lt;pages&gt;81-89&lt;/pages&gt;&lt;volume&gt;8&lt;/volume&gt;&lt;number&gt;2&lt;/number&gt;&lt;edition&gt;2018/03/12&lt;/edition&gt;&lt;keywords&gt;&lt;keyword&gt;Curriculum/*standards&lt;/keyword&gt;&lt;keyword&gt;Humans&lt;/keyword&gt;&lt;keyword&gt;Internship and Residency&lt;/keyword&gt;&lt;keyword&gt;Quality Improvement/*standards&lt;/keyword&gt;&lt;keyword&gt;Radiation Oncology/*education&lt;/keyword&gt;&lt;/keywords&gt;&lt;dates&gt;&lt;year&gt;2018&lt;/year&gt;&lt;pub-dates&gt;&lt;date&gt;Mar - Apr&lt;/date&gt;&lt;/pub-dates&gt;&lt;/dates&gt;&lt;isbn&gt;1879-8519 (Electronic)&amp;#xD;1879-8500 (Linking)&lt;/isbn&gt;&lt;accession-num&gt;29524987&lt;/accession-num&gt;&lt;urls&gt;&lt;related-urls&gt;&lt;url&gt;https://www.ncbi.nlm.nih.gov/pubmed/29524987&lt;/url&gt;&lt;/related-urls&gt;&lt;/urls&gt;&lt;electronic-resource-num&gt;10.1016/j.prro.2017.11.007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4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008F41D8" w14:textId="538EE4E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160DF03C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2FC5DAE8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4FA616F6" w14:textId="546BB718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685B067E" w14:textId="481B054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adiation oncology</w:t>
            </w:r>
          </w:p>
        </w:tc>
        <w:tc>
          <w:tcPr>
            <w:tcW w:w="720" w:type="dxa"/>
          </w:tcPr>
          <w:p w14:paraId="0714F275" w14:textId="072184FB" w:rsidR="003016C3" w:rsidRPr="00623086" w:rsidRDefault="003016C3" w:rsidP="00D878F8">
            <w:pPr>
              <w:tabs>
                <w:tab w:val="left" w:pos="496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36EE7549" w14:textId="1D23CA4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0</w:t>
            </w:r>
          </w:p>
        </w:tc>
        <w:tc>
          <w:tcPr>
            <w:tcW w:w="1260" w:type="dxa"/>
          </w:tcPr>
          <w:p w14:paraId="49A62E72" w14:textId="5056677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QI skills must be taught and formally established within Radiation Oncology residents' curriculum. </w:t>
            </w:r>
          </w:p>
        </w:tc>
        <w:tc>
          <w:tcPr>
            <w:tcW w:w="810" w:type="dxa"/>
          </w:tcPr>
          <w:p w14:paraId="0702D98C" w14:textId="64F68EF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 X 6 (sessions)</w:t>
            </w:r>
          </w:p>
          <w:p w14:paraId="78986C0A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0750B13F" w14:textId="61D7D3C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 (online)</w:t>
            </w:r>
          </w:p>
        </w:tc>
        <w:tc>
          <w:tcPr>
            <w:tcW w:w="1260" w:type="dxa"/>
          </w:tcPr>
          <w:p w14:paraId="3DAC6B98" w14:textId="3A18B9AB" w:rsidR="003016C3" w:rsidRPr="00623086" w:rsidRDefault="003016C3" w:rsidP="00D878F8">
            <w:pPr>
              <w:rPr>
                <w:rFonts w:eastAsiaTheme="minorEastAsia"/>
                <w:color w:val="000000"/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</w:t>
            </w:r>
            <w:r w:rsidRPr="00623086">
              <w:rPr>
                <w:rFonts w:eastAsiaTheme="minorEastAsia"/>
                <w:color w:val="000000"/>
                <w:sz w:val="20"/>
                <w:szCs w:val="20"/>
              </w:rPr>
              <w:t>idactics + Workshops + Self-directed online modules)</w:t>
            </w:r>
          </w:p>
        </w:tc>
        <w:tc>
          <w:tcPr>
            <w:tcW w:w="1260" w:type="dxa"/>
          </w:tcPr>
          <w:p w14:paraId="2620FD1D" w14:textId="76AC281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linical fellow, 3 staff physicians, expert in QI methods</w:t>
            </w:r>
          </w:p>
        </w:tc>
        <w:tc>
          <w:tcPr>
            <w:tcW w:w="1350" w:type="dxa"/>
          </w:tcPr>
          <w:p w14:paraId="79695542" w14:textId="2B5E3F8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line training using the Institute of Healthcare Improvement and Healthcare QI Partnership teaching programs</w:t>
            </w:r>
          </w:p>
        </w:tc>
        <w:tc>
          <w:tcPr>
            <w:tcW w:w="990" w:type="dxa"/>
          </w:tcPr>
          <w:p w14:paraId="1AA8786B" w14:textId="7E243F5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10CEFACF" w14:textId="01DA36C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0217EB27" w14:textId="77777777" w:rsidTr="005B49D4">
        <w:tc>
          <w:tcPr>
            <w:tcW w:w="900" w:type="dxa"/>
          </w:tcPr>
          <w:p w14:paraId="7CB5144E" w14:textId="30766F6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aman et al., 2010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Raman&lt;/Author&gt;&lt;Year&gt;2010&lt;/Year&gt;&lt;RecNum&gt;529&lt;/RecNum&gt;&lt;DisplayText&gt;&lt;style face="superscript"&gt;25&lt;/style&gt;&lt;/DisplayText&gt;&lt;record&gt;&lt;rec-number&gt;529&lt;/rec-number&gt;&lt;foreign-keys&gt;&lt;key app="EN" db-id="pv222tsw752areedwwvx20w55w0st9e0xvew" timestamp="1607434596"&gt;529&lt;/key&gt;&lt;/foreign-keys&gt;&lt;ref-type name="Journal Article"&gt;17&lt;/ref-type&gt;&lt;contributors&gt;&lt;authors&gt;&lt;author&gt;Raman, M.&lt;/author&gt;&lt;author&gt;McLaughlin, K.&lt;/author&gt;&lt;author&gt;Violato, C.&lt;/author&gt;&lt;author&gt;Rostom, A.&lt;/author&gt;&lt;author&gt;Allard, J. P.&lt;/author&gt;&lt;author&gt;Coderre, S.&lt;/author&gt;&lt;/authors&gt;&lt;/contributors&gt;&lt;auth-address&gt;University of Calgary, Calgary, Alberta T2N4N1, Canada. mkothand@ucalgary.ca&lt;/auth-address&gt;&lt;titles&gt;&lt;title&gt;Teaching in small portions dispersed over time enhances long-term knowledge retention&lt;/title&gt;&lt;secondary-title&gt;Med Teach&lt;/secondary-title&gt;&lt;/titles&gt;&lt;periodical&gt;&lt;full-title&gt;Med Teach&lt;/full-title&gt;&lt;/periodical&gt;&lt;pages&gt;250-5&lt;/pages&gt;&lt;volume&gt;32&lt;/volume&gt;&lt;number&gt;3&lt;/number&gt;&lt;edition&gt;2010/03/12&lt;/edition&gt;&lt;keywords&gt;&lt;keyword&gt;Alberta&lt;/keyword&gt;&lt;keyword&gt;Analysis of Variance&lt;/keyword&gt;&lt;keyword&gt;Cognition&lt;/keyword&gt;&lt;keyword&gt;*Curriculum&lt;/keyword&gt;&lt;keyword&gt;*Educational Measurement&lt;/keyword&gt;&lt;keyword&gt;Faculty, Medical&lt;/keyword&gt;&lt;keyword&gt;Gastroenterology/education/statistics &amp;amp; numerical data&lt;/keyword&gt;&lt;keyword&gt;Humans&lt;/keyword&gt;&lt;keyword&gt;*Knowledge&lt;/keyword&gt;&lt;keyword&gt;*Learning&lt;/keyword&gt;&lt;keyword&gt;Nutrition Therapy&lt;/keyword&gt;&lt;keyword&gt;Ontario&lt;/keyword&gt;&lt;keyword&gt;Prospective Studies&lt;/keyword&gt;&lt;keyword&gt;Psychometrics&lt;/keyword&gt;&lt;keyword&gt;*Schools, Medical&lt;/keyword&gt;&lt;keyword&gt;*Teaching&lt;/keyword&gt;&lt;keyword&gt;Time Factors&lt;/keyword&gt;&lt;/keywords&gt;&lt;dates&gt;&lt;year&gt;2010&lt;/year&gt;&lt;/dates&gt;&lt;isbn&gt;1466-187X (Electronic)&amp;#xD;0142-159X (Linking)&lt;/isbn&gt;&lt;accession-num&gt;20218841&lt;/accession-num&gt;&lt;urls&gt;&lt;related-urls&gt;&lt;url&gt;https://www.ncbi.nlm.nih.gov/pubmed/20218841&lt;/url&gt;&lt;/related-urls&gt;&lt;/urls&gt;&lt;electronic-resource-num&gt;10.3109/01421590903197019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5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5C8A973A" w14:textId="2BF0A65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72ADEBD3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153CEA27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5CEF8E3E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  <w:p w14:paraId="6DF68F4E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14:paraId="49D8DE82" w14:textId="31CBAE9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Gastroenterology</w:t>
            </w:r>
          </w:p>
        </w:tc>
        <w:tc>
          <w:tcPr>
            <w:tcW w:w="720" w:type="dxa"/>
          </w:tcPr>
          <w:p w14:paraId="1FDD09E7" w14:textId="35033FB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737298CC" w14:textId="4702D00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0</w:t>
            </w:r>
          </w:p>
        </w:tc>
        <w:tc>
          <w:tcPr>
            <w:tcW w:w="1260" w:type="dxa"/>
          </w:tcPr>
          <w:p w14:paraId="7DD1B33D" w14:textId="2945976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There is limited data whether didactic or interactive educational delivery methods among physicians can achieve </w:t>
            </w:r>
            <w:proofErr w:type="gramStart"/>
            <w:r w:rsidRPr="00623086">
              <w:rPr>
                <w:sz w:val="20"/>
                <w:szCs w:val="20"/>
              </w:rPr>
              <w:t>similar results</w:t>
            </w:r>
            <w:proofErr w:type="gramEnd"/>
            <w:r w:rsidRPr="00623086">
              <w:rPr>
                <w:sz w:val="20"/>
                <w:szCs w:val="20"/>
              </w:rPr>
              <w:t xml:space="preserve"> on long-term </w:t>
            </w:r>
            <w:r w:rsidRPr="00623086">
              <w:rPr>
                <w:sz w:val="20"/>
                <w:szCs w:val="20"/>
              </w:rPr>
              <w:lastRenderedPageBreak/>
              <w:t>retention of knowledge.</w:t>
            </w:r>
          </w:p>
        </w:tc>
        <w:tc>
          <w:tcPr>
            <w:tcW w:w="810" w:type="dxa"/>
          </w:tcPr>
          <w:p w14:paraId="70D62092" w14:textId="2FE453A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4</w:t>
            </w:r>
          </w:p>
        </w:tc>
        <w:tc>
          <w:tcPr>
            <w:tcW w:w="1260" w:type="dxa"/>
          </w:tcPr>
          <w:p w14:paraId="61AC7327" w14:textId="38F2954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idactics</w:t>
            </w:r>
          </w:p>
        </w:tc>
        <w:tc>
          <w:tcPr>
            <w:tcW w:w="1260" w:type="dxa"/>
          </w:tcPr>
          <w:p w14:paraId="08066B20" w14:textId="00C1434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 GI physician nutrition expert</w:t>
            </w:r>
          </w:p>
        </w:tc>
        <w:tc>
          <w:tcPr>
            <w:tcW w:w="1350" w:type="dxa"/>
          </w:tcPr>
          <w:p w14:paraId="5C5214A1" w14:textId="7DB0E6F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2FCA9196" w14:textId="40781E9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wo groups, pre/</w:t>
            </w:r>
            <w:proofErr w:type="gramStart"/>
            <w:r w:rsidRPr="00623086">
              <w:rPr>
                <w:sz w:val="20"/>
                <w:szCs w:val="20"/>
              </w:rPr>
              <w:t>post</w:t>
            </w:r>
            <w:proofErr w:type="gramEnd"/>
            <w:r w:rsidRPr="00623086">
              <w:rPr>
                <w:sz w:val="20"/>
                <w:szCs w:val="20"/>
              </w:rPr>
              <w:t xml:space="preserve"> and delayed post</w:t>
            </w:r>
          </w:p>
        </w:tc>
        <w:tc>
          <w:tcPr>
            <w:tcW w:w="810" w:type="dxa"/>
          </w:tcPr>
          <w:p w14:paraId="73D9B594" w14:textId="7E6FDC5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</w:t>
            </w:r>
          </w:p>
        </w:tc>
      </w:tr>
      <w:tr w:rsidR="003016C3" w:rsidRPr="00623086" w14:paraId="6B1478C8" w14:textId="77777777" w:rsidTr="005B49D4">
        <w:tc>
          <w:tcPr>
            <w:tcW w:w="900" w:type="dxa"/>
          </w:tcPr>
          <w:p w14:paraId="463C122A" w14:textId="6C83C4F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amar et at., 2015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Ramar&lt;/Author&gt;&lt;Year&gt;2015&lt;/Year&gt;&lt;RecNum&gt;552&lt;/RecNum&gt;&lt;DisplayText&gt;&lt;style face="superscript"&gt;26&lt;/style&gt;&lt;/DisplayText&gt;&lt;record&gt;&lt;rec-number&gt;552&lt;/rec-number&gt;&lt;foreign-keys&gt;&lt;key app="EN" db-id="pv222tsw752areedwwvx20w55w0st9e0xvew" timestamp="1607434674"&gt;552&lt;/key&gt;&lt;/foreign-keys&gt;&lt;ref-type name="Journal Article"&gt;17&lt;/ref-type&gt;&lt;contributors&gt;&lt;authors&gt;&lt;author&gt;Ramar, K.&lt;/author&gt;&lt;author&gt;Hale, C. W.&lt;/author&gt;&lt;author&gt;Dankbar, E. C.&lt;/author&gt;&lt;/authors&gt;&lt;/contributors&gt;&lt;auth-address&gt;Division of Pulmonary and Critical Care, Mayo Clinic, Rochester, MN, USA; Ramar.kannan@mayo.edu.&amp;#xD;Quality Improvement Advisor, Quality Academy, Mayo Clinic, Rochester, MN, USA.&amp;#xD;Department of Systems and Procedures, Mayo Clinic, Rochester, MN, USA.&lt;/auth-address&gt;&lt;titles&gt;&lt;title&gt;Innovative model of delivering quality improvement education for trainees--a pilot project&lt;/title&gt;&lt;secondary-title&gt;Med Educ Online&lt;/secondary-title&gt;&lt;/titles&gt;&lt;periodical&gt;&lt;full-title&gt;Med Educ Online&lt;/full-title&gt;&lt;/periodical&gt;&lt;pages&gt;28764&lt;/pages&gt;&lt;volume&gt;20&lt;/volume&gt;&lt;edition&gt;2015/09/25&lt;/edition&gt;&lt;keywords&gt;&lt;keyword&gt;Cooperative Behavior&lt;/keyword&gt;&lt;keyword&gt;Curriculum&lt;/keyword&gt;&lt;keyword&gt;Humans&lt;/keyword&gt;&lt;keyword&gt;Internship and Residency/*methods&lt;/keyword&gt;&lt;keyword&gt;Knowledge&lt;/keyword&gt;&lt;keyword&gt;Pilot Projects&lt;/keyword&gt;&lt;keyword&gt;Program Evaluation&lt;/keyword&gt;&lt;keyword&gt;Quality Improvement/*organization &amp;amp; administration&lt;/keyword&gt;&lt;keyword&gt;Time Factors&lt;/keyword&gt;&lt;keyword&gt;*Videotape Recording&lt;/keyword&gt;&lt;keyword&gt;education innovation&lt;/keyword&gt;&lt;keyword&gt;fellows&lt;/keyword&gt;&lt;keyword&gt;flipped classroom&lt;/keyword&gt;&lt;keyword&gt;quality improvement&lt;/keyword&gt;&lt;keyword&gt;trainees&lt;/keyword&gt;&lt;/keywords&gt;&lt;dates&gt;&lt;year&gt;2015&lt;/year&gt;&lt;/dates&gt;&lt;isbn&gt;1087-2981 (Electronic)&amp;#xD;1087-2981 (Linking)&lt;/isbn&gt;&lt;accession-num&gt;26400052&lt;/accession-num&gt;&lt;urls&gt;&lt;related-urls&gt;&lt;url&gt;https://www.ncbi.nlm.nih.gov/pubmed/26400052&lt;/url&gt;&lt;/related-urls&gt;&lt;/urls&gt;&lt;custom2&gt;PMC4580709&lt;/custom2&gt;&lt;electronic-resource-num&gt;10.3402/meo.v20.28764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6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4789C043" w14:textId="57B6580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6655AFDA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004821A1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292C9BDE" w14:textId="6A3ED263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0991C282" w14:textId="26E48E1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ulmonary, Critical Care</w:t>
            </w:r>
          </w:p>
        </w:tc>
        <w:tc>
          <w:tcPr>
            <w:tcW w:w="720" w:type="dxa"/>
          </w:tcPr>
          <w:p w14:paraId="37DFA242" w14:textId="11362F2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, Fellow</w:t>
            </w:r>
          </w:p>
        </w:tc>
        <w:tc>
          <w:tcPr>
            <w:tcW w:w="630" w:type="dxa"/>
          </w:tcPr>
          <w:p w14:paraId="184BB681" w14:textId="51F2F83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7</w:t>
            </w:r>
          </w:p>
        </w:tc>
        <w:tc>
          <w:tcPr>
            <w:tcW w:w="1260" w:type="dxa"/>
          </w:tcPr>
          <w:p w14:paraId="19609E30" w14:textId="742FA9D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QI tools are essential to be taught in medical school, residency, and fellowship training programs to improve quality and safety in patient care.</w:t>
            </w:r>
          </w:p>
        </w:tc>
        <w:tc>
          <w:tcPr>
            <w:tcW w:w="810" w:type="dxa"/>
          </w:tcPr>
          <w:p w14:paraId="2AA1539B" w14:textId="35551F4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-hour of video and a 4-hour of AHD session</w:t>
            </w:r>
          </w:p>
        </w:tc>
        <w:tc>
          <w:tcPr>
            <w:tcW w:w="1260" w:type="dxa"/>
          </w:tcPr>
          <w:p w14:paraId="0A1135AE" w14:textId="656A301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Flipped classroom with didactics (home) + PBL (class))</w:t>
            </w:r>
          </w:p>
        </w:tc>
        <w:tc>
          <w:tcPr>
            <w:tcW w:w="1260" w:type="dxa"/>
          </w:tcPr>
          <w:p w14:paraId="677FE66D" w14:textId="6AD4BF0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 QI instructors, 5 physicians, faculty moderator</w:t>
            </w:r>
          </w:p>
        </w:tc>
        <w:tc>
          <w:tcPr>
            <w:tcW w:w="1350" w:type="dxa"/>
          </w:tcPr>
          <w:p w14:paraId="783872E6" w14:textId="468F79D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DCap</w:t>
            </w:r>
          </w:p>
        </w:tc>
        <w:tc>
          <w:tcPr>
            <w:tcW w:w="990" w:type="dxa"/>
          </w:tcPr>
          <w:p w14:paraId="51451BEB" w14:textId="69E1BDD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1648348B" w14:textId="3A41887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0BD6B1A6" w14:textId="77777777" w:rsidTr="005B49D4">
        <w:tc>
          <w:tcPr>
            <w:tcW w:w="900" w:type="dxa"/>
          </w:tcPr>
          <w:p w14:paraId="0B6A8B05" w14:textId="22C53D3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znek et al., 2003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SZXpuZWs8L0F1dGhvcj48WWVhcj4yMDAzPC9ZZWFyPjxS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SZXpuZWs8L0F1dGhvcj48WWVhcj4yMDAzPC9ZZWFyPjxS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7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78FE6988" w14:textId="04D6533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0BCC8E21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4175304D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3A2B0D32" w14:textId="47CAC92C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1163E3C2" w14:textId="2F64695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Emergency medicine</w:t>
            </w:r>
          </w:p>
        </w:tc>
        <w:tc>
          <w:tcPr>
            <w:tcW w:w="720" w:type="dxa"/>
          </w:tcPr>
          <w:p w14:paraId="40255202" w14:textId="2F4367B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79245021" w14:textId="1C0D411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3</w:t>
            </w:r>
          </w:p>
        </w:tc>
        <w:tc>
          <w:tcPr>
            <w:tcW w:w="1260" w:type="dxa"/>
          </w:tcPr>
          <w:p w14:paraId="72C7E9F8" w14:textId="292911D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here is no established curriculum that teaches the necessary crisis management skills in emergency care.</w:t>
            </w:r>
          </w:p>
        </w:tc>
        <w:tc>
          <w:tcPr>
            <w:tcW w:w="810" w:type="dxa"/>
          </w:tcPr>
          <w:p w14:paraId="7A67C7BA" w14:textId="66A141D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5-6</w:t>
            </w:r>
          </w:p>
        </w:tc>
        <w:tc>
          <w:tcPr>
            <w:tcW w:w="1260" w:type="dxa"/>
          </w:tcPr>
          <w:p w14:paraId="7A66157D" w14:textId="737D017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imulation + other incl didactics (</w:t>
            </w:r>
            <w:proofErr w:type="gramStart"/>
            <w:r w:rsidRPr="00623086">
              <w:rPr>
                <w:sz w:val="20"/>
                <w:szCs w:val="20"/>
              </w:rPr>
              <w:t>Simulation  +</w:t>
            </w:r>
            <w:proofErr w:type="gramEnd"/>
            <w:r w:rsidRPr="00623086">
              <w:rPr>
                <w:sz w:val="20"/>
                <w:szCs w:val="20"/>
              </w:rPr>
              <w:t xml:space="preserve"> Didactics)</w:t>
            </w:r>
          </w:p>
        </w:tc>
        <w:tc>
          <w:tcPr>
            <w:tcW w:w="1260" w:type="dxa"/>
          </w:tcPr>
          <w:p w14:paraId="18189341" w14:textId="692DB30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cy director</w:t>
            </w:r>
          </w:p>
        </w:tc>
        <w:tc>
          <w:tcPr>
            <w:tcW w:w="1350" w:type="dxa"/>
          </w:tcPr>
          <w:p w14:paraId="401EBCC5" w14:textId="7777777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</w:t>
            </w:r>
          </w:p>
          <w:p w14:paraId="0F0757C9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21A82E07" w14:textId="02E607B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Simulated </w:t>
            </w:r>
            <w:proofErr w:type="gramStart"/>
            <w:r w:rsidRPr="00623086">
              <w:rPr>
                <w:sz w:val="20"/>
                <w:szCs w:val="20"/>
              </w:rPr>
              <w:t>ED,  simulation</w:t>
            </w:r>
            <w:proofErr w:type="gramEnd"/>
            <w:r w:rsidRPr="00623086">
              <w:rPr>
                <w:sz w:val="20"/>
                <w:szCs w:val="20"/>
              </w:rPr>
              <w:t xml:space="preserve"> mannequin </w:t>
            </w:r>
          </w:p>
        </w:tc>
        <w:tc>
          <w:tcPr>
            <w:tcW w:w="990" w:type="dxa"/>
          </w:tcPr>
          <w:p w14:paraId="39536468" w14:textId="21CB016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ost</w:t>
            </w:r>
          </w:p>
        </w:tc>
        <w:tc>
          <w:tcPr>
            <w:tcW w:w="810" w:type="dxa"/>
          </w:tcPr>
          <w:p w14:paraId="5A6911A4" w14:textId="056260A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03D43FEA" w14:textId="77777777" w:rsidTr="005B49D4">
        <w:tc>
          <w:tcPr>
            <w:tcW w:w="900" w:type="dxa"/>
          </w:tcPr>
          <w:p w14:paraId="4669E474" w14:textId="2572C7DA" w:rsidR="003016C3" w:rsidRPr="00623086" w:rsidRDefault="003016C3" w:rsidP="00D878F8">
            <w:pPr>
              <w:tabs>
                <w:tab w:val="left" w:pos="449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obbins et al., 2018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Robbins&lt;/Author&gt;&lt;Year&gt;2018&lt;/Year&gt;&lt;RecNum&gt;554&lt;/RecNum&gt;&lt;DisplayText&gt;&lt;style face="superscript"&gt;28&lt;/style&gt;&lt;/DisplayText&gt;&lt;record&gt;&lt;rec-number&gt;554&lt;/rec-number&gt;&lt;foreign-keys&gt;&lt;key app="EN" db-id="pv222tsw752areedwwvx20w55w0st9e0xvew" timestamp="1607434747"&gt;554&lt;/key&gt;&lt;/foreign-keys&gt;&lt;ref-type name="Journal Article"&gt;17&lt;/ref-type&gt;&lt;contributors&gt;&lt;authors&gt;&lt;author&gt;Robbins, R.&lt;/author&gt;&lt;author&gt;Sullivan, S.&lt;/author&gt;&lt;author&gt;Smith, B.&lt;/author&gt;&lt;/authors&gt;&lt;/contributors&gt;&lt;auth-address&gt;University of Utah, Department of Surgery, Salt Lake City, UT, USA. Electronic address: riann.robbins@hsc.utah.edu.&amp;#xD;University of Wisconsin-Madison, Madison, WI, USA.&amp;#xD;University of Utah, Department of Surgery, Salt Lake City, UT, USA.&lt;/auth-address&gt;&lt;titles&gt;&lt;title&gt;Implementation of an academic half day in a vascular surgery residency program improves trainee and faculty satisfaction with surgical indications conference&lt;/title&gt;&lt;secondary-title&gt;Surgery&lt;/secondary-title&gt;&lt;/titles&gt;&lt;periodical&gt;&lt;full-title&gt;Surgery&lt;/full-title&gt;&lt;/periodical&gt;&lt;pages&gt;1197-1200&lt;/pages&gt;&lt;volume&gt;163&lt;/volume&gt;&lt;number&gt;6&lt;/number&gt;&lt;edition&gt;2018/02/28&lt;/edition&gt;&lt;keywords&gt;&lt;keyword&gt;Attitude of Health Personnel&lt;/keyword&gt;&lt;keyword&gt;Clinical Competence&lt;/keyword&gt;&lt;keyword&gt;*Curriculum&lt;/keyword&gt;&lt;keyword&gt;Humans&lt;/keyword&gt;&lt;keyword&gt;*Internship and Residency&lt;/keyword&gt;&lt;keyword&gt;*Patient Selection&lt;/keyword&gt;&lt;keyword&gt;Pilot Projects&lt;/keyword&gt;&lt;keyword&gt;Vascular Surgical Procedures/*education&lt;/keyword&gt;&lt;/keywords&gt;&lt;dates&gt;&lt;year&gt;2018&lt;/year&gt;&lt;pub-dates&gt;&lt;date&gt;Jun&lt;/date&gt;&lt;/pub-dates&gt;&lt;/dates&gt;&lt;isbn&gt;1532-7361 (Electronic)&amp;#xD;0039-6060 (Linking)&lt;/isbn&gt;&lt;accession-num&gt;29482883&lt;/accession-num&gt;&lt;urls&gt;&lt;related-urls&gt;&lt;url&gt;https://www.ncbi.nlm.nih.gov/pubmed/29482883&lt;/url&gt;&lt;/related-urls&gt;&lt;/urls&gt;&lt;electronic-resource-num&gt;10.1016/j.surg.2017.12.028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8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133AF414" w14:textId="6CA188E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3DDB5952" w14:textId="77777777" w:rsidR="003016C3" w:rsidRPr="00623086" w:rsidRDefault="003016C3" w:rsidP="00A72037">
            <w:pPr>
              <w:tabs>
                <w:tab w:val="left" w:pos="449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22FE7F86" w14:textId="77777777" w:rsidR="003016C3" w:rsidRPr="00623086" w:rsidRDefault="003016C3" w:rsidP="00A72037">
            <w:pPr>
              <w:tabs>
                <w:tab w:val="left" w:pos="449"/>
              </w:tabs>
              <w:rPr>
                <w:sz w:val="20"/>
                <w:szCs w:val="20"/>
              </w:rPr>
            </w:pPr>
          </w:p>
          <w:p w14:paraId="1D4ECBE4" w14:textId="186EFE44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676E03FD" w14:textId="20A60D0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Vascular surgery</w:t>
            </w:r>
          </w:p>
        </w:tc>
        <w:tc>
          <w:tcPr>
            <w:tcW w:w="720" w:type="dxa"/>
          </w:tcPr>
          <w:p w14:paraId="029BF68D" w14:textId="7139763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, Fellow</w:t>
            </w:r>
          </w:p>
        </w:tc>
        <w:tc>
          <w:tcPr>
            <w:tcW w:w="630" w:type="dxa"/>
          </w:tcPr>
          <w:p w14:paraId="3543588E" w14:textId="4387A25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6</w:t>
            </w:r>
          </w:p>
        </w:tc>
        <w:tc>
          <w:tcPr>
            <w:tcW w:w="1260" w:type="dxa"/>
          </w:tcPr>
          <w:p w14:paraId="344E3971" w14:textId="0CDEE36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Work-hour restrictions, patient care duties, and operative schedules create barriers for surgical trainees to attend didactics.</w:t>
            </w:r>
          </w:p>
        </w:tc>
        <w:tc>
          <w:tcPr>
            <w:tcW w:w="810" w:type="dxa"/>
          </w:tcPr>
          <w:p w14:paraId="37FE8310" w14:textId="48D41A8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14:paraId="39F6D395" w14:textId="6616C1F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Conference discussion)</w:t>
            </w:r>
          </w:p>
        </w:tc>
        <w:tc>
          <w:tcPr>
            <w:tcW w:w="1260" w:type="dxa"/>
          </w:tcPr>
          <w:p w14:paraId="03F7FA39" w14:textId="7E3F12D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7 vascular surgery faculty</w:t>
            </w:r>
          </w:p>
        </w:tc>
        <w:tc>
          <w:tcPr>
            <w:tcW w:w="1350" w:type="dxa"/>
          </w:tcPr>
          <w:p w14:paraId="64127E07" w14:textId="069A44D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4D1FBBA4" w14:textId="092F663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081E0C8D" w14:textId="1E79C12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5D4B9922" w14:textId="77777777" w:rsidTr="005B49D4">
        <w:tc>
          <w:tcPr>
            <w:tcW w:w="900" w:type="dxa"/>
          </w:tcPr>
          <w:p w14:paraId="00A49A73" w14:textId="579B6F3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Schinasi et al., 2018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TY2hpbmFzaTwvQXV0aG9yPjxZZWFyPjIwMTg8L1llYXI+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TY2hpbmFzaTwvQXV0aG9yPjxZZWFyPjIwMTg8L1llYXI+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29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729387B7" w14:textId="33415B1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4A66C05F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62EEC7BD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17BABDE0" w14:textId="7D718595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45C5E839" w14:textId="72F0B77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546AA042" w14:textId="71BC18D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365E8902" w14:textId="0ABAB51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7</w:t>
            </w:r>
          </w:p>
        </w:tc>
        <w:tc>
          <w:tcPr>
            <w:tcW w:w="1260" w:type="dxa"/>
          </w:tcPr>
          <w:p w14:paraId="1992E935" w14:textId="4C92A9D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mmersive simulation provides physicians with the opportunity to practice complex skill to recognize when a patient safety events has occurred and effectively carry out disclosure, all while caring for a patient who is actively experiencing the consequences of an unintended outcome.</w:t>
            </w:r>
          </w:p>
        </w:tc>
        <w:tc>
          <w:tcPr>
            <w:tcW w:w="810" w:type="dxa"/>
          </w:tcPr>
          <w:p w14:paraId="340958F1" w14:textId="64E5265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14:paraId="65A5E25A" w14:textId="4DC3179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imulation + other (Simulation + Didactics + Interactive Small Group Discussion)</w:t>
            </w:r>
          </w:p>
        </w:tc>
        <w:tc>
          <w:tcPr>
            <w:tcW w:w="1260" w:type="dxa"/>
          </w:tcPr>
          <w:p w14:paraId="4D4DE5E2" w14:textId="50BA61E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6 core faculty members (both physicians and nurses), lead facilitator, 2 confederates (nurse, parent), 1 behind-the-scenes simulation technician</w:t>
            </w:r>
          </w:p>
        </w:tc>
        <w:tc>
          <w:tcPr>
            <w:tcW w:w="1350" w:type="dxa"/>
          </w:tcPr>
          <w:p w14:paraId="312769F3" w14:textId="1270706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Simulated pediatric patient + confederate parent/nurse. </w:t>
            </w:r>
          </w:p>
          <w:p w14:paraId="48931EB0" w14:textId="77777777" w:rsidR="003016C3" w:rsidRPr="00623086" w:rsidRDefault="003016C3" w:rsidP="00D878F8">
            <w:pPr>
              <w:rPr>
                <w:sz w:val="20"/>
                <w:szCs w:val="20"/>
              </w:rPr>
            </w:pPr>
          </w:p>
          <w:p w14:paraId="3DA2BD12" w14:textId="378A868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imulation center. Estimated cost for 27 residents was $6,993, not accounting for 39 per clinician facilitator.</w:t>
            </w:r>
          </w:p>
        </w:tc>
        <w:tc>
          <w:tcPr>
            <w:tcW w:w="990" w:type="dxa"/>
          </w:tcPr>
          <w:p w14:paraId="27E97781" w14:textId="4A78E53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One group, </w:t>
            </w:r>
            <w:proofErr w:type="gramStart"/>
            <w:r w:rsidRPr="00623086">
              <w:rPr>
                <w:sz w:val="20"/>
                <w:szCs w:val="20"/>
              </w:rPr>
              <w:t>post</w:t>
            </w:r>
            <w:proofErr w:type="gramEnd"/>
            <w:r w:rsidRPr="00623086">
              <w:rPr>
                <w:sz w:val="20"/>
                <w:szCs w:val="20"/>
              </w:rPr>
              <w:t xml:space="preserve"> and delayed post</w:t>
            </w:r>
          </w:p>
        </w:tc>
        <w:tc>
          <w:tcPr>
            <w:tcW w:w="810" w:type="dxa"/>
          </w:tcPr>
          <w:p w14:paraId="36FE8546" w14:textId="3DB5F6B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, 3</w:t>
            </w:r>
          </w:p>
        </w:tc>
      </w:tr>
      <w:tr w:rsidR="003016C3" w:rsidRPr="00623086" w14:paraId="3ED892E6" w14:textId="77777777" w:rsidTr="005B49D4">
        <w:tc>
          <w:tcPr>
            <w:tcW w:w="900" w:type="dxa"/>
          </w:tcPr>
          <w:p w14:paraId="383E8ADD" w14:textId="1B6323F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tokes et al., 2017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Stokes&lt;/Author&gt;&lt;Year&gt;2017&lt;/Year&gt;&lt;RecNum&gt;115&lt;/RecNum&gt;&lt;DisplayText&gt;&lt;style face="superscript"&gt;30&lt;/style&gt;&lt;/DisplayText&gt;&lt;record&gt;&lt;rec-number&gt;115&lt;/rec-number&gt;&lt;foreign-keys&gt;&lt;key app="EN" db-id="pv222tsw752areedwwvx20w55w0st9e0xvew" timestamp="1604097564"&gt;115&lt;/key&gt;&lt;/foreign-keys&gt;&lt;ref-type name="Journal Article"&gt;17&lt;/ref-type&gt;&lt;contributors&gt;&lt;authors&gt;&lt;author&gt;Stokes, W.&lt;/author&gt;&lt;author&gt;Ruzycki, S.&lt;/author&gt;&lt;author&gt;Jainarine, R.&lt;/author&gt;&lt;author&gt;Isaac, D.&lt;/author&gt;&lt;author&gt;Cole, J.&lt;/author&gt;&lt;/authors&gt;&lt;/contributors&gt;&lt;auth-address&gt;University of Calgary, Alberta, Canada.&amp;#xD;Georgetown Public Hospital Corporation, Guyana.&lt;/auth-address&gt;&lt;titles&gt;&lt;title&gt;The Canada-Guyana medical education partnership: using videoconferencing to supplement post-graduate medical education among internal medicine trainees&lt;/title&gt;&lt;secondary-title&gt;Can Med Educ J&lt;/secondary-title&gt;&lt;/titles&gt;&lt;periodical&gt;&lt;full-title&gt;Can Med Educ J&lt;/full-title&gt;&lt;/periodical&gt;&lt;pages&gt;e18-e24&lt;/pages&gt;&lt;volume&gt;8&lt;/volume&gt;&lt;number&gt;2&lt;/number&gt;&lt;edition&gt;2017/11/09&lt;/edition&gt;&lt;dates&gt;&lt;year&gt;2017&lt;/year&gt;&lt;pub-dates&gt;&lt;date&gt;Apr&lt;/date&gt;&lt;/pub-dates&gt;&lt;/dates&gt;&lt;isbn&gt;1923-1202 (Print)&lt;/isbn&gt;&lt;accession-num&gt;29114343&lt;/accession-num&gt;&lt;urls&gt;&lt;related-urls&gt;&lt;url&gt;https://www.ncbi.nlm.nih.gov/pubmed/29114343&lt;/url&gt;&lt;/related-urls&gt;&lt;/urls&gt;&lt;custom2&gt;PMC5669290 Funding for the videoconferencing unit and its maintenance was provided by the Libin Cardiovascular Institute of Alberta.&lt;/custom2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0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100B4105" w14:textId="6D500D0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1A47ACDF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4ABFA32E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5E1B74C2" w14:textId="34E3F015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52620E23" w14:textId="7213010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16C523FE" w14:textId="63C9E10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14CF2CA5" w14:textId="6C1F0C4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07</w:t>
            </w:r>
          </w:p>
        </w:tc>
        <w:tc>
          <w:tcPr>
            <w:tcW w:w="1260" w:type="dxa"/>
          </w:tcPr>
          <w:p w14:paraId="2402817F" w14:textId="3D99EAD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Lack of formal teaching sessions are barriers to the success in Guyana-based, internal medicine post-graduate </w:t>
            </w:r>
            <w:r w:rsidRPr="00623086">
              <w:rPr>
                <w:sz w:val="20"/>
                <w:szCs w:val="20"/>
              </w:rPr>
              <w:lastRenderedPageBreak/>
              <w:t>medical education program.</w:t>
            </w:r>
          </w:p>
        </w:tc>
        <w:tc>
          <w:tcPr>
            <w:tcW w:w="810" w:type="dxa"/>
          </w:tcPr>
          <w:p w14:paraId="0F2E9DC9" w14:textId="5857BFF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3</w:t>
            </w:r>
          </w:p>
        </w:tc>
        <w:tc>
          <w:tcPr>
            <w:tcW w:w="1260" w:type="dxa"/>
          </w:tcPr>
          <w:p w14:paraId="0A67E7C9" w14:textId="47F406C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BL</w:t>
            </w:r>
          </w:p>
        </w:tc>
        <w:tc>
          <w:tcPr>
            <w:tcW w:w="1260" w:type="dxa"/>
          </w:tcPr>
          <w:p w14:paraId="77E6AA3B" w14:textId="3D574D8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Medical residents (weekly teaching). Administrative staff. Information technologist support. </w:t>
            </w:r>
          </w:p>
        </w:tc>
        <w:tc>
          <w:tcPr>
            <w:tcW w:w="1350" w:type="dxa"/>
          </w:tcPr>
          <w:p w14:paraId="4D3A2C01" w14:textId="3133C5E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Videoconferencing equipment</w:t>
            </w:r>
          </w:p>
        </w:tc>
        <w:tc>
          <w:tcPr>
            <w:tcW w:w="990" w:type="dxa"/>
          </w:tcPr>
          <w:p w14:paraId="4F33D399" w14:textId="16672BE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wo groups, post</w:t>
            </w:r>
          </w:p>
        </w:tc>
        <w:tc>
          <w:tcPr>
            <w:tcW w:w="810" w:type="dxa"/>
          </w:tcPr>
          <w:p w14:paraId="28401E56" w14:textId="003B858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, 3</w:t>
            </w:r>
          </w:p>
        </w:tc>
      </w:tr>
      <w:tr w:rsidR="003016C3" w:rsidRPr="00623086" w14:paraId="1B0B31FF" w14:textId="77777777" w:rsidTr="005B49D4">
        <w:tc>
          <w:tcPr>
            <w:tcW w:w="900" w:type="dxa"/>
          </w:tcPr>
          <w:p w14:paraId="04BC1838" w14:textId="40EDE65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am et al., 2017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Tam&lt;/Author&gt;&lt;Year&gt;2017&lt;/Year&gt;&lt;RecNum&gt;119&lt;/RecNum&gt;&lt;DisplayText&gt;&lt;style face="superscript"&gt;32&lt;/style&gt;&lt;/DisplayText&gt;&lt;record&gt;&lt;rec-number&gt;119&lt;/rec-number&gt;&lt;foreign-keys&gt;&lt;key app="EN" db-id="pv222tsw752areedwwvx20w55w0st9e0xvew" timestamp="1604097564"&gt;119&lt;/key&gt;&lt;/foreign-keys&gt;&lt;ref-type name="Journal Article"&gt;17&lt;/ref-type&gt;&lt;contributors&gt;&lt;authors&gt;&lt;author&gt;Tam, J.&lt;/author&gt;&lt;author&gt;Wadhwa, A.&lt;/author&gt;&lt;/authors&gt;&lt;/contributors&gt;&lt;auth-address&gt;Subspecialty Resident in Pediatric Infectious Diseases, University of Toronto.&amp;#xD;Assistant Professor, Division of Infectious Diseases, Department of Pediatrics, University of Toronto.&amp;#xD;Clinician Educator, Division of Infectious Diseases, Department of Pediatrics, University of Toronto.&lt;/auth-address&gt;&lt;titles&gt;&lt;title&gt;A Child With Limb Pain: A Case-Based Learning Module and Teaching Resource for Pediatric Infectious Diseases&lt;/title&gt;&lt;secondary-title&gt;MedEdPORTAL&lt;/secondary-title&gt;&lt;/titles&gt;&lt;periodical&gt;&lt;full-title&gt;MedEdPORTAL&lt;/full-title&gt;&lt;/periodical&gt;&lt;pages&gt;10605&lt;/pages&gt;&lt;volume&gt;13&lt;/volume&gt;&lt;edition&gt;2017/07/21&lt;/edition&gt;&lt;keywords&gt;&lt;keyword&gt;Case-Based Learning&lt;/keyword&gt;&lt;keyword&gt;Osteomyelitis&lt;/keyword&gt;&lt;keyword&gt;Pediatric Infectious Diseases&lt;/keyword&gt;&lt;/keywords&gt;&lt;dates&gt;&lt;year&gt;2017&lt;/year&gt;&lt;pub-dates&gt;&lt;date&gt;Jul 21&lt;/date&gt;&lt;/pub-dates&gt;&lt;/dates&gt;&lt;isbn&gt;2374-8265 (Electronic)&amp;#xD;2374-8265 (Linking)&lt;/isbn&gt;&lt;accession-num&gt;30800807&lt;/accession-num&gt;&lt;urls&gt;&lt;related-urls&gt;&lt;url&gt;https://www.ncbi.nlm.nih.gov/pubmed/30800807&lt;/url&gt;&lt;/related-urls&gt;&lt;/urls&gt;&lt;custom2&gt;PMC6338187&lt;/custom2&gt;&lt;electronic-resource-num&gt;10.15766/mep_2374-8265.10605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2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25F32C63" w14:textId="38ACA53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6B37356A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4009261C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69622481" w14:textId="3A07CABA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3EF9BE96" w14:textId="5E5B233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0E115AB6" w14:textId="242D878B" w:rsidR="003016C3" w:rsidRPr="00623086" w:rsidRDefault="003016C3" w:rsidP="00D878F8">
            <w:pPr>
              <w:tabs>
                <w:tab w:val="left" w:pos="460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0FFBA8EC" w14:textId="2DB0E88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8</w:t>
            </w:r>
          </w:p>
        </w:tc>
        <w:tc>
          <w:tcPr>
            <w:tcW w:w="1260" w:type="dxa"/>
          </w:tcPr>
          <w:p w14:paraId="4AD19FE7" w14:textId="0DFCC53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eaching resources for CBL in pediatric infectious diseases are limited.</w:t>
            </w:r>
          </w:p>
        </w:tc>
        <w:tc>
          <w:tcPr>
            <w:tcW w:w="810" w:type="dxa"/>
          </w:tcPr>
          <w:p w14:paraId="66F04C10" w14:textId="2BF0C5B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1-1.5 </w:t>
            </w:r>
          </w:p>
        </w:tc>
        <w:tc>
          <w:tcPr>
            <w:tcW w:w="1260" w:type="dxa"/>
          </w:tcPr>
          <w:p w14:paraId="2BA2F847" w14:textId="47B1A9E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BL</w:t>
            </w:r>
          </w:p>
        </w:tc>
        <w:tc>
          <w:tcPr>
            <w:tcW w:w="1260" w:type="dxa"/>
          </w:tcPr>
          <w:p w14:paraId="26FF00CE" w14:textId="4BE81A0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Attending physician, fellow, senior resident</w:t>
            </w:r>
          </w:p>
        </w:tc>
        <w:tc>
          <w:tcPr>
            <w:tcW w:w="1350" w:type="dxa"/>
          </w:tcPr>
          <w:p w14:paraId="195CC14D" w14:textId="43C2BAB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odule composed of two resource files, case file, suggested reading list</w:t>
            </w:r>
          </w:p>
        </w:tc>
        <w:tc>
          <w:tcPr>
            <w:tcW w:w="990" w:type="dxa"/>
          </w:tcPr>
          <w:p w14:paraId="261B75F0" w14:textId="72F574A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wo groups, post</w:t>
            </w:r>
          </w:p>
        </w:tc>
        <w:tc>
          <w:tcPr>
            <w:tcW w:w="810" w:type="dxa"/>
          </w:tcPr>
          <w:p w14:paraId="367AAB52" w14:textId="37122F9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3</w:t>
            </w:r>
          </w:p>
        </w:tc>
      </w:tr>
      <w:tr w:rsidR="003016C3" w:rsidRPr="00623086" w14:paraId="5C087A6A" w14:textId="77777777" w:rsidTr="005B49D4">
        <w:tc>
          <w:tcPr>
            <w:tcW w:w="900" w:type="dxa"/>
          </w:tcPr>
          <w:p w14:paraId="7BB1532F" w14:textId="20BA510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Wong et al., 2007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Wong&lt;/Author&gt;&lt;Year&gt;2007&lt;/Year&gt;&lt;RecNum&gt;559&lt;/RecNum&gt;&lt;DisplayText&gt;&lt;style face="superscript"&gt;34&lt;/style&gt;&lt;/DisplayText&gt;&lt;record&gt;&lt;rec-number&gt;559&lt;/rec-number&gt;&lt;foreign-keys&gt;&lt;key app="EN" db-id="pv222tsw752areedwwvx20w55w0st9e0xvew" timestamp="1607435120"&gt;559&lt;/key&gt;&lt;/foreign-keys&gt;&lt;ref-type name="Journal Article"&gt;17&lt;/ref-type&gt;&lt;contributors&gt;&lt;authors&gt;&lt;author&gt;Wong, R. Y.&lt;/author&gt;&lt;author&gt;Roberts, J. M.&lt;/author&gt;&lt;/authors&gt;&lt;/contributors&gt;&lt;auth-address&gt;Postgraduate Medical Education, Department of Medicine, University of British Columbia, Vancouver, Canada. rymwong@interchange.ubc.ca&lt;/auth-address&gt;&lt;titles&gt;&lt;title&gt;Real time curriculum map for internal medicine residency&lt;/title&gt;&lt;secondary-title&gt;BMC Med Educ&lt;/secondary-title&gt;&lt;/titles&gt;&lt;periodical&gt;&lt;full-title&gt;BMC Med Educ&lt;/full-title&gt;&lt;/periodical&gt;&lt;pages&gt;42&lt;/pages&gt;&lt;volume&gt;7&lt;/volume&gt;&lt;edition&gt;2007/11/09&lt;/edition&gt;&lt;keywords&gt;&lt;keyword&gt;Adult&lt;/keyword&gt;&lt;keyword&gt;British Columbia&lt;/keyword&gt;&lt;keyword&gt;*Clinical Competence&lt;/keyword&gt;&lt;keyword&gt;Competency-Based Education&lt;/keyword&gt;&lt;keyword&gt;*Curriculum&lt;/keyword&gt;&lt;keyword&gt;Education, Medical, Graduate&lt;/keyword&gt;&lt;keyword&gt;Educational Measurement&lt;/keyword&gt;&lt;keyword&gt;Female&lt;/keyword&gt;&lt;keyword&gt;Humans&lt;/keyword&gt;&lt;keyword&gt;Internal Medicine/*education&lt;/keyword&gt;&lt;keyword&gt;Internship and Residency/*organization &amp;amp; administration&lt;/keyword&gt;&lt;keyword&gt;Male&lt;/keyword&gt;&lt;keyword&gt;*Personnel Staffing and Scheduling&lt;/keyword&gt;&lt;keyword&gt;Time Factors&lt;/keyword&gt;&lt;keyword&gt;Workload&lt;/keyword&gt;&lt;/keywords&gt;&lt;dates&gt;&lt;year&gt;2007&lt;/year&gt;&lt;pub-dates&gt;&lt;date&gt;Nov 7&lt;/date&gt;&lt;/pub-dates&gt;&lt;/dates&gt;&lt;isbn&gt;1472-6920 (Electronic)&amp;#xD;1472-6920 (Linking)&lt;/isbn&gt;&lt;accession-num&gt;17988402&lt;/accession-num&gt;&lt;urls&gt;&lt;related-urls&gt;&lt;url&gt;https://www.ncbi.nlm.nih.gov/pubmed/17988402&lt;/url&gt;&lt;/related-urls&gt;&lt;/urls&gt;&lt;custom2&gt;PMC2186308&lt;/custom2&gt;&lt;electronic-resource-num&gt;10.1186/1472-6920-7-42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4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48183696" w14:textId="4C5ED31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28BA4EDE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0E7053F9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5095C847" w14:textId="0652293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5CD129BC" w14:textId="751F65E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5F3AEE48" w14:textId="61E84C5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1B72FB8A" w14:textId="3E339B5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72 – 81</w:t>
            </w:r>
          </w:p>
        </w:tc>
        <w:tc>
          <w:tcPr>
            <w:tcW w:w="1260" w:type="dxa"/>
          </w:tcPr>
          <w:p w14:paraId="72D429F4" w14:textId="1AB85F5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perational delivery of formal curriculum for residency training in internal medicine has been challenging for many postgraduate programs.</w:t>
            </w:r>
          </w:p>
        </w:tc>
        <w:tc>
          <w:tcPr>
            <w:tcW w:w="810" w:type="dxa"/>
          </w:tcPr>
          <w:p w14:paraId="505A61C3" w14:textId="107669B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14:paraId="366553E0" w14:textId="5A55F7F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Physical Exam + Workshops + CBL)</w:t>
            </w:r>
          </w:p>
        </w:tc>
        <w:tc>
          <w:tcPr>
            <w:tcW w:w="1260" w:type="dxa"/>
          </w:tcPr>
          <w:p w14:paraId="3FC6EF83" w14:textId="2F171E5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hief medical residents, AHD organizing committee (e.g., chief residents, class representatives, APD)</w:t>
            </w:r>
          </w:p>
        </w:tc>
        <w:tc>
          <w:tcPr>
            <w:tcW w:w="1350" w:type="dxa"/>
          </w:tcPr>
          <w:p w14:paraId="3DBC3BAA" w14:textId="67509AB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684F90A3" w14:textId="1D15DB5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One group, post </w:t>
            </w:r>
          </w:p>
        </w:tc>
        <w:tc>
          <w:tcPr>
            <w:tcW w:w="810" w:type="dxa"/>
          </w:tcPr>
          <w:p w14:paraId="1983455B" w14:textId="206CED0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</w:t>
            </w:r>
          </w:p>
        </w:tc>
      </w:tr>
      <w:tr w:rsidR="003016C3" w:rsidRPr="00623086" w14:paraId="15406ABA" w14:textId="77777777" w:rsidTr="005B49D4">
        <w:tc>
          <w:tcPr>
            <w:tcW w:w="900" w:type="dxa"/>
          </w:tcPr>
          <w:p w14:paraId="4C4D23DA" w14:textId="0E84D74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Wong et al., 2009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Wong&lt;/Author&gt;&lt;Year&gt;2009&lt;/Year&gt;&lt;RecNum&gt;560&lt;/RecNum&gt;&lt;DisplayText&gt;&lt;style face="superscript"&gt;35&lt;/style&gt;&lt;/DisplayText&gt;&lt;record&gt;&lt;rec-number&gt;560&lt;/rec-number&gt;&lt;foreign-keys&gt;&lt;key app="EN" db-id="pv222tsw752areedwwvx20w55w0st9e0xvew" timestamp="1607435186"&gt;560&lt;/key&gt;&lt;/foreign-keys&gt;&lt;ref-type name="Journal Article"&gt;17&lt;/ref-type&gt;&lt;contributors&gt;&lt;authors&gt;&lt;author&gt;Wong, R. Y.&lt;/author&gt;&lt;author&gt;Saber, S. S.&lt;/author&gt;&lt;author&gt;Ma, I.&lt;/author&gt;&lt;author&gt;Roberts, J. M.&lt;/author&gt;&lt;/authors&gt;&lt;/contributors&gt;&lt;auth-address&gt;Postgraduate Medical Education, Department of Medicine, University of British Columbia, Vancouver, Canada. rymwong@interchange.ubc.ca&lt;/auth-address&gt;&lt;titles&gt;&lt;title&gt;Using television shows to teach communication skills in internal medicine residency&lt;/title&gt;&lt;secondary-title&gt;BMC Med Educ&lt;/secondary-title&gt;&lt;/titles&gt;&lt;periodical&gt;&lt;full-title&gt;BMC Med Educ&lt;/full-title&gt;&lt;/periodical&gt;&lt;pages&gt;9&lt;/pages&gt;&lt;volume&gt;9&lt;/volume&gt;&lt;edition&gt;2009/02/04&lt;/edition&gt;&lt;keywords&gt;&lt;keyword&gt;*Communication&lt;/keyword&gt;&lt;keyword&gt;Curriculum&lt;/keyword&gt;&lt;keyword&gt;Evidence-Based Medicine&lt;/keyword&gt;&lt;keyword&gt;Humans&lt;/keyword&gt;&lt;keyword&gt;Internal Medicine/*education&lt;/keyword&gt;&lt;keyword&gt;*Internship and Residency&lt;/keyword&gt;&lt;keyword&gt;*Physician-Patient Relations&lt;/keyword&gt;&lt;keyword&gt;*Television&lt;/keyword&gt;&lt;/keywords&gt;&lt;dates&gt;&lt;year&gt;2009&lt;/year&gt;&lt;pub-dates&gt;&lt;date&gt;Feb 3&lt;/date&gt;&lt;/pub-dates&gt;&lt;/dates&gt;&lt;isbn&gt;1472-6920 (Electronic)&amp;#xD;1472-6920 (Linking)&lt;/isbn&gt;&lt;accession-num&gt;19187563&lt;/accession-num&gt;&lt;urls&gt;&lt;related-urls&gt;&lt;url&gt;https://www.ncbi.nlm.nih.gov/pubmed/19187563&lt;/url&gt;&lt;/related-urls&gt;&lt;/urls&gt;&lt;custom2&gt;PMC2642813&lt;/custom2&gt;&lt;electronic-resource-num&gt;10.1186/1472-6920-9-9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5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79F6FC2B" w14:textId="6CD4866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5B248A88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23E37A18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045D686C" w14:textId="68CFB9C4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466538E3" w14:textId="1D3138D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34443C60" w14:textId="0876556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2090FEBA" w14:textId="543C6F9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15</w:t>
            </w:r>
          </w:p>
        </w:tc>
        <w:tc>
          <w:tcPr>
            <w:tcW w:w="1260" w:type="dxa"/>
          </w:tcPr>
          <w:p w14:paraId="38CCF588" w14:textId="49A6444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hallenges remain in addressing effective patient-physician communication in medical education.</w:t>
            </w:r>
          </w:p>
        </w:tc>
        <w:tc>
          <w:tcPr>
            <w:tcW w:w="810" w:type="dxa"/>
          </w:tcPr>
          <w:p w14:paraId="29F44743" w14:textId="17628FA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14:paraId="1B5E9B8D" w14:textId="24F2E3D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Interactive session + Video excerpts + Interactive reflection)</w:t>
            </w:r>
          </w:p>
        </w:tc>
        <w:tc>
          <w:tcPr>
            <w:tcW w:w="1260" w:type="dxa"/>
          </w:tcPr>
          <w:p w14:paraId="0CEA2B74" w14:textId="674EDD8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AHD director, faculty members, senior residents, chief medical residents</w:t>
            </w:r>
          </w:p>
        </w:tc>
        <w:tc>
          <w:tcPr>
            <w:tcW w:w="1350" w:type="dxa"/>
          </w:tcPr>
          <w:p w14:paraId="1E42532E" w14:textId="0B3A6FD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rsonal response system</w:t>
            </w:r>
          </w:p>
        </w:tc>
        <w:tc>
          <w:tcPr>
            <w:tcW w:w="990" w:type="dxa"/>
          </w:tcPr>
          <w:p w14:paraId="17822B45" w14:textId="1862C0B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02B28261" w14:textId="6A00FB1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2</w:t>
            </w:r>
          </w:p>
        </w:tc>
      </w:tr>
      <w:tr w:rsidR="003016C3" w:rsidRPr="00623086" w14:paraId="5A8829A8" w14:textId="77777777" w:rsidTr="005B49D4">
        <w:tc>
          <w:tcPr>
            <w:tcW w:w="900" w:type="dxa"/>
          </w:tcPr>
          <w:p w14:paraId="634B30D8" w14:textId="72E74D0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uasa et al., 2013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ZdWFzYTwvQXV0aG9yPjxZZWFyPjIwMTM8L1llYXI+PFJl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ZdWFzYTwvQXV0aG9yPjxZZWFyPjIwMTM8L1llYXI+PFJl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6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72F499A8" w14:textId="7580D00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78BC8092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729D6596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365FBBAC" w14:textId="1B4F11C6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</w:t>
            </w:r>
          </w:p>
        </w:tc>
        <w:tc>
          <w:tcPr>
            <w:tcW w:w="990" w:type="dxa"/>
          </w:tcPr>
          <w:p w14:paraId="569DC60E" w14:textId="0E7B971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Geriatric, Family medicine</w:t>
            </w:r>
          </w:p>
        </w:tc>
        <w:tc>
          <w:tcPr>
            <w:tcW w:w="720" w:type="dxa"/>
          </w:tcPr>
          <w:p w14:paraId="7DC3DD06" w14:textId="14C0300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, Fellow, Faculty</w:t>
            </w:r>
          </w:p>
        </w:tc>
        <w:tc>
          <w:tcPr>
            <w:tcW w:w="630" w:type="dxa"/>
          </w:tcPr>
          <w:p w14:paraId="1DDEB454" w14:textId="59AE27E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62 </w:t>
            </w:r>
          </w:p>
        </w:tc>
        <w:tc>
          <w:tcPr>
            <w:tcW w:w="1260" w:type="dxa"/>
          </w:tcPr>
          <w:p w14:paraId="5E033C7E" w14:textId="1D07A19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Little formal training is provided for healthcare professionals how to </w:t>
            </w:r>
            <w:r w:rsidRPr="00623086">
              <w:rPr>
                <w:sz w:val="20"/>
                <w:szCs w:val="20"/>
              </w:rPr>
              <w:lastRenderedPageBreak/>
              <w:t>effectively handle telephone calls about nursing home residents.</w:t>
            </w:r>
          </w:p>
        </w:tc>
        <w:tc>
          <w:tcPr>
            <w:tcW w:w="810" w:type="dxa"/>
          </w:tcPr>
          <w:p w14:paraId="3D349DCB" w14:textId="4FB9CAA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2-3</w:t>
            </w:r>
          </w:p>
        </w:tc>
        <w:tc>
          <w:tcPr>
            <w:tcW w:w="1260" w:type="dxa"/>
          </w:tcPr>
          <w:p w14:paraId="26963D6E" w14:textId="4EF5531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ole play</w:t>
            </w:r>
          </w:p>
        </w:tc>
        <w:tc>
          <w:tcPr>
            <w:tcW w:w="1260" w:type="dxa"/>
          </w:tcPr>
          <w:p w14:paraId="063849AB" w14:textId="2AB5218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GM faculty, FM faculty, NP faculty</w:t>
            </w:r>
          </w:p>
        </w:tc>
        <w:tc>
          <w:tcPr>
            <w:tcW w:w="1350" w:type="dxa"/>
          </w:tcPr>
          <w:p w14:paraId="7FC629FC" w14:textId="1A4D374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t reported</w:t>
            </w:r>
          </w:p>
        </w:tc>
        <w:tc>
          <w:tcPr>
            <w:tcW w:w="990" w:type="dxa"/>
          </w:tcPr>
          <w:p w14:paraId="6CBF5FC7" w14:textId="6045653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5EE03618" w14:textId="1D560B5D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, 3</w:t>
            </w:r>
          </w:p>
        </w:tc>
      </w:tr>
      <w:tr w:rsidR="003016C3" w:rsidRPr="00623086" w14:paraId="00434B8D" w14:textId="77777777" w:rsidTr="005B49D4">
        <w:tc>
          <w:tcPr>
            <w:tcW w:w="900" w:type="dxa"/>
          </w:tcPr>
          <w:p w14:paraId="34B3044C" w14:textId="225E6654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Zastoupil et al., 2017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aYXN0b3VwaWw8L0F1dGhvcj48WWVhcj4yMDE3PC9ZZWFy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aYXN0b3VwaWw8L0F1dGhvcj48WWVhcj4yMDE3PC9ZZWFy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7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1D19D235" w14:textId="1B8F40A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563E7994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35CB0AC4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17DDAC08" w14:textId="4968DF8A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52B8B186" w14:textId="11AF946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127F3A53" w14:textId="3B385ED3" w:rsidR="003016C3" w:rsidRPr="00623086" w:rsidRDefault="003016C3" w:rsidP="00D878F8">
            <w:pPr>
              <w:tabs>
                <w:tab w:val="left" w:pos="519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5F53B6CE" w14:textId="461474C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2</w:t>
            </w:r>
          </w:p>
        </w:tc>
        <w:tc>
          <w:tcPr>
            <w:tcW w:w="1260" w:type="dxa"/>
          </w:tcPr>
          <w:p w14:paraId="35ED310F" w14:textId="48CEE70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o studies have utilized rigorous qualitative methods to better understand its impact and resident experiences with AHD.</w:t>
            </w:r>
          </w:p>
        </w:tc>
        <w:tc>
          <w:tcPr>
            <w:tcW w:w="810" w:type="dxa"/>
          </w:tcPr>
          <w:p w14:paraId="677FDB0C" w14:textId="672E2D3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.5</w:t>
            </w:r>
          </w:p>
        </w:tc>
        <w:tc>
          <w:tcPr>
            <w:tcW w:w="1260" w:type="dxa"/>
          </w:tcPr>
          <w:p w14:paraId="2F0349F4" w14:textId="2F656C92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Multi-modal, incl didactics (Didactics + CBL or Questions or Games)</w:t>
            </w:r>
          </w:p>
        </w:tc>
        <w:tc>
          <w:tcPr>
            <w:tcW w:w="1260" w:type="dxa"/>
          </w:tcPr>
          <w:p w14:paraId="12273859" w14:textId="475DC15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 resident APD</w:t>
            </w:r>
          </w:p>
        </w:tc>
        <w:tc>
          <w:tcPr>
            <w:tcW w:w="1350" w:type="dxa"/>
          </w:tcPr>
          <w:p w14:paraId="3C9E1188" w14:textId="0437BD07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oftware</w:t>
            </w:r>
          </w:p>
        </w:tc>
        <w:tc>
          <w:tcPr>
            <w:tcW w:w="990" w:type="dxa"/>
          </w:tcPr>
          <w:p w14:paraId="2C38F361" w14:textId="6723B5B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 (survey) and post (focus groups)</w:t>
            </w:r>
          </w:p>
        </w:tc>
        <w:tc>
          <w:tcPr>
            <w:tcW w:w="810" w:type="dxa"/>
          </w:tcPr>
          <w:p w14:paraId="1168E5C4" w14:textId="33BC26D1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, 3</w:t>
            </w:r>
          </w:p>
        </w:tc>
      </w:tr>
      <w:tr w:rsidR="003016C3" w:rsidRPr="00623086" w14:paraId="262930CD" w14:textId="77777777" w:rsidTr="005B49D4">
        <w:tc>
          <w:tcPr>
            <w:tcW w:w="900" w:type="dxa"/>
          </w:tcPr>
          <w:p w14:paraId="42996A16" w14:textId="0030A893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Zeller et al., 2015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Zeller&lt;/Author&gt;&lt;Year&gt;2015&lt;/Year&gt;&lt;RecNum&gt;562&lt;/RecNum&gt;&lt;DisplayText&gt;&lt;style face="superscript"&gt;38&lt;/style&gt;&lt;/DisplayText&gt;&lt;record&gt;&lt;rec-number&gt;562&lt;/rec-number&gt;&lt;foreign-keys&gt;&lt;key app="EN" db-id="pv222tsw752areedwwvx20w55w0st9e0xvew" timestamp="1607435412"&gt;562&lt;/key&gt;&lt;/foreign-keys&gt;&lt;ref-type name="Journal Article"&gt;17&lt;/ref-type&gt;&lt;contributors&gt;&lt;authors&gt;&lt;author&gt;Zeller, M.&lt;/author&gt;&lt;author&gt;Cristancho, S.&lt;/author&gt;&lt;author&gt;Mangel, J.&lt;/author&gt;&lt;author&gt;Goldszmidt, M.&lt;/author&gt;&lt;/authors&gt;&lt;/contributors&gt;&lt;auth-address&gt;From McMaster University, and the Centre for Education Research and Innovation and the Schulich School of Medicine and Dentistry, University of Western Ontario, Hamilton, Canada.&lt;/auth-address&gt;&lt;titles&gt;&lt;title&gt;Back to Anatomy: Improving Landmarking Accuracy of Clinical Procedures Using a Novel Approach to Procedural Teaching&lt;/title&gt;&lt;secondary-title&gt;South Med J&lt;/secondary-title&gt;&lt;/titles&gt;&lt;periodical&gt;&lt;full-title&gt;South Med J&lt;/full-title&gt;&lt;/periodical&gt;&lt;pages&gt;310-7&lt;/pages&gt;&lt;volume&gt;108&lt;/volume&gt;&lt;number&gt;6&lt;/number&gt;&lt;edition&gt;2015/06/17&lt;/edition&gt;&lt;keywords&gt;&lt;keyword&gt;Anatomy/*education&lt;/keyword&gt;&lt;keyword&gt;*Bone Marrow&lt;/keyword&gt;&lt;keyword&gt;Humans&lt;/keyword&gt;&lt;keyword&gt;Internal Medicine/*education&lt;/keyword&gt;&lt;keyword&gt;*Internship and Residency&lt;/keyword&gt;&lt;keyword&gt;Specimen Handling/*methods&lt;/keyword&gt;&lt;keyword&gt;Tattooing&lt;/keyword&gt;&lt;keyword&gt;Teaching/*methods&lt;/keyword&gt;&lt;/keywords&gt;&lt;dates&gt;&lt;year&gt;2015&lt;/year&gt;&lt;pub-dates&gt;&lt;date&gt;Jun&lt;/date&gt;&lt;/pub-dates&gt;&lt;/dates&gt;&lt;isbn&gt;1541-8243 (Electronic)&amp;#xD;0038-4348 (Linking)&lt;/isbn&gt;&lt;accession-num&gt;26079453&lt;/accession-num&gt;&lt;urls&gt;&lt;related-urls&gt;&lt;url&gt;https://www.ncbi.nlm.nih.gov/pubmed/26079453&lt;/url&gt;&lt;/related-urls&gt;&lt;/urls&gt;&lt;electronic-resource-num&gt;10.14423/SMJ.0000000000000288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8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1E1036E7" w14:textId="61B0B649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40DD355E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ecific Educational experience + Evaluation</w:t>
            </w:r>
          </w:p>
          <w:p w14:paraId="01552621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3C422E03" w14:textId="3AA45E56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12879900" w14:textId="2E1D7C9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770541A7" w14:textId="0CA249D8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6A9B180C" w14:textId="5F2B584B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1</w:t>
            </w:r>
          </w:p>
        </w:tc>
        <w:tc>
          <w:tcPr>
            <w:tcW w:w="1260" w:type="dxa"/>
          </w:tcPr>
          <w:p w14:paraId="1FB4ADC3" w14:textId="19520A1F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 programs rarely incorporate anatomy review into clinical procedural teaching.</w:t>
            </w:r>
          </w:p>
        </w:tc>
        <w:tc>
          <w:tcPr>
            <w:tcW w:w="810" w:type="dxa"/>
          </w:tcPr>
          <w:p w14:paraId="717AE2AF" w14:textId="1CD36BBE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14:paraId="12CB8518" w14:textId="097FED86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Multi-modal, incl didactics (Didactics + Interactive Lecture + </w:t>
            </w:r>
          </w:p>
          <w:p w14:paraId="12575368" w14:textId="73D6CD2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Video and visualization exercise + SP)</w:t>
            </w:r>
          </w:p>
        </w:tc>
        <w:tc>
          <w:tcPr>
            <w:tcW w:w="1260" w:type="dxa"/>
          </w:tcPr>
          <w:p w14:paraId="4FE8DF0D" w14:textId="4C53D82A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Hematology staff consultants</w:t>
            </w:r>
          </w:p>
        </w:tc>
        <w:tc>
          <w:tcPr>
            <w:tcW w:w="1350" w:type="dxa"/>
          </w:tcPr>
          <w:p w14:paraId="5C1AA702" w14:textId="359D91A0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SP</w:t>
            </w:r>
          </w:p>
        </w:tc>
        <w:tc>
          <w:tcPr>
            <w:tcW w:w="990" w:type="dxa"/>
          </w:tcPr>
          <w:p w14:paraId="3B276BC3" w14:textId="52B13A55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One group, pre/post</w:t>
            </w:r>
          </w:p>
        </w:tc>
        <w:tc>
          <w:tcPr>
            <w:tcW w:w="810" w:type="dxa"/>
          </w:tcPr>
          <w:p w14:paraId="18699942" w14:textId="31619FEC" w:rsidR="003016C3" w:rsidRPr="00623086" w:rsidRDefault="003016C3" w:rsidP="00D878F8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</w:t>
            </w:r>
          </w:p>
        </w:tc>
      </w:tr>
      <w:tr w:rsidR="003016C3" w:rsidRPr="00623086" w14:paraId="1D6CB92E" w14:textId="77777777" w:rsidTr="005B49D4">
        <w:tc>
          <w:tcPr>
            <w:tcW w:w="900" w:type="dxa"/>
          </w:tcPr>
          <w:p w14:paraId="4CCDC00C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halk, 2004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Chalk&lt;/Author&gt;&lt;Year&gt;2004&lt;/Year&gt;&lt;RecNum&gt;133&lt;/RecNum&gt;&lt;DisplayText&gt;&lt;style face="superscript"&gt;7&lt;/style&gt;&lt;/DisplayText&gt;&lt;record&gt;&lt;rec-number&gt;133&lt;/rec-number&gt;&lt;foreign-keys&gt;&lt;key app="EN" db-id="pv222tsw752areedwwvx20w55w0st9e0xvew" timestamp="1604097565"&gt;133&lt;/key&gt;&lt;/foreign-keys&gt;&lt;ref-type name="Journal Article"&gt;17&lt;/ref-type&gt;&lt;contributors&gt;&lt;authors&gt;&lt;author&gt;Chalk, C.&lt;/author&gt;&lt;/authors&gt;&lt;/contributors&gt;&lt;auth-address&gt;Department of Neurology and Neurosurgery, Centre for Medical Education, McGill University, Montreal, QC, Canada.&lt;/auth-address&gt;&lt;titles&gt;&lt;title&gt;The academic half-day in Canadian neurology residency programs&lt;/title&gt;&lt;secondary-title&gt;Can J Neurol Sci&lt;/secondary-title&gt;&lt;/titles&gt;&lt;periodical&gt;&lt;full-title&gt;Can J Neurol Sci&lt;/full-title&gt;&lt;/periodical&gt;&lt;pages&gt;511-3&lt;/pages&gt;&lt;volume&gt;31&lt;/volume&gt;&lt;number&gt;4&lt;/number&gt;&lt;edition&gt;2004/12/15&lt;/edition&gt;&lt;keywords&gt;&lt;keyword&gt;Administrative Personnel&lt;/keyword&gt;&lt;keyword&gt;Adult&lt;/keyword&gt;&lt;keyword&gt;Canada&lt;/keyword&gt;&lt;keyword&gt;Education, Medical/*organization &amp;amp; administration/statistics &amp;amp; numerical data&lt;/keyword&gt;&lt;keyword&gt;Humans&lt;/keyword&gt;&lt;keyword&gt;Internship and Residency/*organization &amp;amp; administration&lt;/keyword&gt;&lt;keyword&gt;Neurology/*education&lt;/keyword&gt;&lt;keyword&gt;Schools, Medical/statistics &amp;amp; numerical data&lt;/keyword&gt;&lt;keyword&gt;Surveys and Questionnaires&lt;/keyword&gt;&lt;keyword&gt;Teaching/methods&lt;/keyword&gt;&lt;/keywords&gt;&lt;dates&gt;&lt;year&gt;2004&lt;/year&gt;&lt;pub-dates&gt;&lt;date&gt;Nov&lt;/date&gt;&lt;/pub-dates&gt;&lt;/dates&gt;&lt;isbn&gt;0317-1671 (Print)&amp;#xD;0317-1671 (Linking)&lt;/isbn&gt;&lt;accession-num&gt;15595258&lt;/accession-num&gt;&lt;urls&gt;&lt;related-urls&gt;&lt;url&gt;https://www.ncbi.nlm.nih.gov/pubmed/15595258&lt;/url&gt;&lt;/related-urls&gt;&lt;/urls&gt;&lt;electronic-resource-num&gt;10.1017/s0317167100003735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7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0C4D7530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084884F0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Descriptive Survey </w:t>
            </w:r>
          </w:p>
          <w:p w14:paraId="6120A5B4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62B85E7B" w14:textId="3C81E546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12956A56" w14:textId="51EBEB8D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eurology</w:t>
            </w:r>
          </w:p>
        </w:tc>
        <w:tc>
          <w:tcPr>
            <w:tcW w:w="720" w:type="dxa"/>
          </w:tcPr>
          <w:p w14:paraId="091D2C0E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rogram director</w:t>
            </w:r>
          </w:p>
        </w:tc>
        <w:tc>
          <w:tcPr>
            <w:tcW w:w="630" w:type="dxa"/>
          </w:tcPr>
          <w:p w14:paraId="3F2FBB26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1</w:t>
            </w:r>
          </w:p>
        </w:tc>
        <w:tc>
          <w:tcPr>
            <w:tcW w:w="1260" w:type="dxa"/>
          </w:tcPr>
          <w:p w14:paraId="252B8523" w14:textId="7B5B187B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There are few hard data about the prevalence, content, or structure of the AHD in Canadian residency programs, including </w:t>
            </w:r>
            <w:r w:rsidRPr="00623086">
              <w:rPr>
                <w:sz w:val="20"/>
                <w:szCs w:val="20"/>
              </w:rPr>
              <w:lastRenderedPageBreak/>
              <w:t>those in child and adult neurology.</w:t>
            </w:r>
          </w:p>
        </w:tc>
        <w:tc>
          <w:tcPr>
            <w:tcW w:w="810" w:type="dxa"/>
          </w:tcPr>
          <w:p w14:paraId="119F4B83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N/A</w:t>
            </w:r>
          </w:p>
        </w:tc>
        <w:tc>
          <w:tcPr>
            <w:tcW w:w="1260" w:type="dxa"/>
          </w:tcPr>
          <w:p w14:paraId="2720921F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27926536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350" w:type="dxa"/>
          </w:tcPr>
          <w:p w14:paraId="36419A11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990" w:type="dxa"/>
          </w:tcPr>
          <w:p w14:paraId="0DC042AA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810" w:type="dxa"/>
          </w:tcPr>
          <w:p w14:paraId="23CA27FC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</w:tr>
      <w:tr w:rsidR="003016C3" w:rsidRPr="00623086" w14:paraId="414EB234" w14:textId="77777777" w:rsidTr="005B49D4">
        <w:tc>
          <w:tcPr>
            <w:tcW w:w="900" w:type="dxa"/>
          </w:tcPr>
          <w:p w14:paraId="2F1EB45C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hen et al., 2015</w: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DaGVuPC9BdXRob3I+PFllYXI+MjAxNTwvWWVhcj48UmVj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</w:fldData>
              </w:fldChar>
            </w:r>
            <w:r w:rsidRPr="00623086">
              <w:rPr>
                <w:sz w:val="20"/>
                <w:szCs w:val="20"/>
              </w:rPr>
              <w:instrText xml:space="preserve"> ADDIN EN.CITE </w:instrText>
            </w:r>
            <w:r w:rsidRPr="00623086">
              <w:rPr>
                <w:sz w:val="20"/>
                <w:szCs w:val="20"/>
              </w:rPr>
              <w:fldChar w:fldCharType="begin">
                <w:fldData xml:space="preserve">PEVuZE5vdGU+PENpdGU+PEF1dGhvcj5DaGVuPC9BdXRob3I+PFllYXI+MjAxNTwvWWVhcj48UmVj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</w:fldData>
              </w:fldChar>
            </w:r>
            <w:r w:rsidRPr="00623086">
              <w:rPr>
                <w:sz w:val="20"/>
                <w:szCs w:val="20"/>
              </w:rPr>
              <w:instrText xml:space="preserve"> ADDIN EN.CITE.DATA </w:instrText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end"/>
            </w:r>
            <w:r w:rsidRPr="00623086">
              <w:rPr>
                <w:sz w:val="20"/>
                <w:szCs w:val="20"/>
              </w:rPr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8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47F9F26E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1BFF1115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Descriptive Survey </w:t>
            </w:r>
          </w:p>
          <w:p w14:paraId="233F1F5C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5F3B7AFC" w14:textId="47A2BFE6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5AD64AF7" w14:textId="560D81DA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, orthopedic surgery, hematology</w:t>
            </w:r>
          </w:p>
        </w:tc>
        <w:tc>
          <w:tcPr>
            <w:tcW w:w="720" w:type="dxa"/>
          </w:tcPr>
          <w:p w14:paraId="6A06B9DF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1F159F8B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27</w:t>
            </w:r>
          </w:p>
        </w:tc>
        <w:tc>
          <w:tcPr>
            <w:tcW w:w="1260" w:type="dxa"/>
          </w:tcPr>
          <w:p w14:paraId="1B9650D2" w14:textId="70C722FD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here is remaining question about what role classroom-based education in the form of AHD has in the resident’s learning experiences.</w:t>
            </w:r>
          </w:p>
        </w:tc>
        <w:tc>
          <w:tcPr>
            <w:tcW w:w="810" w:type="dxa"/>
          </w:tcPr>
          <w:p w14:paraId="70A73A0A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5A6A82D9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432AAA5B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350" w:type="dxa"/>
          </w:tcPr>
          <w:p w14:paraId="56D631A2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990" w:type="dxa"/>
          </w:tcPr>
          <w:p w14:paraId="723B061D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810" w:type="dxa"/>
          </w:tcPr>
          <w:p w14:paraId="5D6686D0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</w:tr>
      <w:tr w:rsidR="003016C3" w:rsidRPr="00623086" w14:paraId="2AABC14A" w14:textId="77777777" w:rsidTr="005B49D4">
        <w:tc>
          <w:tcPr>
            <w:tcW w:w="900" w:type="dxa"/>
          </w:tcPr>
          <w:p w14:paraId="21C9DCBF" w14:textId="77777777" w:rsidR="003016C3" w:rsidRPr="00623086" w:rsidRDefault="003016C3" w:rsidP="00F40737">
            <w:pPr>
              <w:tabs>
                <w:tab w:val="left" w:pos="449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Evidence- Based Medicine Working Group, 1992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Evidence-Based Medicine Working&lt;/Author&gt;&lt;Year&gt;1992&lt;/Year&gt;&lt;RecNum&gt;467&lt;/RecNum&gt;&lt;DisplayText&gt;&lt;style face="superscript"&gt;18&lt;/style&gt;&lt;/DisplayText&gt;&lt;record&gt;&lt;rec-number&gt;467&lt;/rec-number&gt;&lt;foreign-keys&gt;&lt;key app="EN" db-id="pv222tsw752areedwwvx20w55w0st9e0xvew" timestamp="1607434315"&gt;467&lt;/key&gt;&lt;/foreign-keys&gt;&lt;ref-type name="Journal Article"&gt;17&lt;/ref-type&gt;&lt;contributors&gt;&lt;authors&gt;&lt;author&gt;Evidence-Based Medicine Working, Group&lt;/author&gt;&lt;/authors&gt;&lt;/contributors&gt;&lt;titles&gt;&lt;title&gt;Evidence-based medicine. A new approach to teaching the practice of medicine&lt;/title&gt;&lt;secondary-title&gt;JAMA&lt;/secondary-title&gt;&lt;/titles&gt;&lt;periodical&gt;&lt;full-title&gt;JAMA&lt;/full-title&gt;&lt;/periodical&gt;&lt;pages&gt;2420-5&lt;/pages&gt;&lt;volume&gt;268&lt;/volume&gt;&lt;number&gt;17&lt;/number&gt;&lt;edition&gt;1992/11/04&lt;/edition&gt;&lt;keywords&gt;&lt;keyword&gt;Canada&lt;/keyword&gt;&lt;keyword&gt;Grateful Med&lt;/keyword&gt;&lt;keyword&gt;Humans&lt;/keyword&gt;&lt;keyword&gt;Internship and Residency/*trends&lt;/keyword&gt;&lt;keyword&gt;*Models, Educational&lt;/keyword&gt;&lt;keyword&gt;Physical Examination&lt;/keyword&gt;&lt;keyword&gt;Research&lt;/keyword&gt;&lt;keyword&gt;Teaching/*methods&lt;/keyword&gt;&lt;keyword&gt;United States&lt;/keyword&gt;&lt;/keywords&gt;&lt;dates&gt;&lt;year&gt;1992&lt;/year&gt;&lt;pub-dates&gt;&lt;date&gt;Nov 4&lt;/date&gt;&lt;/pub-dates&gt;&lt;/dates&gt;&lt;isbn&gt;0098-7484 (Print)&amp;#xD;0098-7484 (Linking)&lt;/isbn&gt;&lt;accession-num&gt;1404801&lt;/accession-num&gt;&lt;urls&gt;&lt;related-urls&gt;&lt;url&gt;https://www.ncbi.nlm.nih.gov/pubmed/1404801&lt;/url&gt;&lt;/related-urls&gt;&lt;/urls&gt;&lt;electronic-resource-num&gt;10.1001/jama.1992.03490170092032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18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58263FD6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41BCA418" w14:textId="77777777" w:rsidR="003016C3" w:rsidRPr="00623086" w:rsidRDefault="003016C3" w:rsidP="00A72037">
            <w:pPr>
              <w:tabs>
                <w:tab w:val="left" w:pos="449"/>
              </w:tabs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escriptive Survey</w:t>
            </w:r>
          </w:p>
          <w:p w14:paraId="7CF014DE" w14:textId="77777777" w:rsidR="003016C3" w:rsidRPr="00623086" w:rsidRDefault="003016C3" w:rsidP="00A72037">
            <w:pPr>
              <w:tabs>
                <w:tab w:val="left" w:pos="449"/>
              </w:tabs>
              <w:rPr>
                <w:sz w:val="20"/>
                <w:szCs w:val="20"/>
              </w:rPr>
            </w:pPr>
          </w:p>
          <w:p w14:paraId="3623E888" w14:textId="215D74EC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4E6BD446" w14:textId="07E9F9E1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Internal medicine</w:t>
            </w:r>
          </w:p>
        </w:tc>
        <w:tc>
          <w:tcPr>
            <w:tcW w:w="720" w:type="dxa"/>
          </w:tcPr>
          <w:p w14:paraId="19BB71FA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4710308D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53237BEB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Evidence-based medicine requires new skills of the physician, including efficient literature searching and the application of formal rules of evidence evaluating the clinical literature.</w:t>
            </w:r>
          </w:p>
        </w:tc>
        <w:tc>
          <w:tcPr>
            <w:tcW w:w="810" w:type="dxa"/>
          </w:tcPr>
          <w:p w14:paraId="1355D964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5F817DD5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05C5508A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350" w:type="dxa"/>
          </w:tcPr>
          <w:p w14:paraId="7DAF70C8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990" w:type="dxa"/>
          </w:tcPr>
          <w:p w14:paraId="4E86A0C4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810" w:type="dxa"/>
          </w:tcPr>
          <w:p w14:paraId="1DD25FA3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</w:tr>
      <w:tr w:rsidR="003016C3" w:rsidRPr="00623086" w14:paraId="1683B82C" w14:textId="77777777" w:rsidTr="005B49D4">
        <w:tc>
          <w:tcPr>
            <w:tcW w:w="900" w:type="dxa"/>
          </w:tcPr>
          <w:p w14:paraId="21652FB0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Tagger et al., 2018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Taggar&lt;/Author&gt;&lt;Year&gt;2018&lt;/Year&gt;&lt;RecNum&gt;558&lt;/RecNum&gt;&lt;DisplayText&gt;&lt;style face="superscript"&gt;31&lt;/style&gt;&lt;/DisplayText&gt;&lt;record&gt;&lt;rec-number&gt;558&lt;/rec-number&gt;&lt;foreign-keys&gt;&lt;key app="EN" db-id="pv222tsw752areedwwvx20w55w0st9e0xvew" timestamp="1607434960"&gt;558&lt;/key&gt;&lt;/foreign-keys&gt;&lt;ref-type name="Journal Article"&gt;17&lt;/ref-type&gt;&lt;contributors&gt;&lt;authors&gt;&lt;author&gt;Taggar, A. S.&lt;/author&gt;&lt;author&gt;Martell, K.&lt;/author&gt;&lt;author&gt;Husain, S.&lt;/author&gt;&lt;author&gt;Peacock, M.&lt;/author&gt;&lt;author&gt;Sia, M.&lt;/author&gt;&lt;author&gt;Gotto, G.&lt;/author&gt;&lt;/authors&gt;&lt;/contributors&gt;&lt;auth-address&gt;Department of Radiation Oncology, Sunnybrook Odette Cancer Centre, University of Toronto, Toronto, ON, Canada.&amp;#xD;Department of Radiation Oncology, Tom Baker Cancer Centre, Calgary, AB, Canada.&amp;#xD;Department of Radiation Oncology, BC Cancer Agency, Vancouver, BC, Canada.&amp;#xD;Department of Surgery, Division of Urology, University of Calgary, Calgary, AB, Canada.&lt;/auth-address&gt;&lt;titles&gt;&lt;title&gt;Exposure to radiation and medical oncology training: A survey of Canadian urology residents and fellows&lt;/title&gt;&lt;secondary-title&gt;Can Urol Assoc J&lt;/secondary-title&gt;&lt;/titles&gt;&lt;periodical&gt;&lt;full-title&gt;Can Urol Assoc J&lt;/full-title&gt;&lt;/periodical&gt;&lt;pages&gt;321-325&lt;/pages&gt;&lt;volume&gt;12&lt;/volume&gt;&lt;number&gt;10&lt;/number&gt;&lt;edition&gt;2018/07/11&lt;/edition&gt;&lt;dates&gt;&lt;year&gt;2018&lt;/year&gt;&lt;pub-dates&gt;&lt;date&gt;Oct&lt;/date&gt;&lt;/pub-dates&gt;&lt;/dates&gt;&lt;isbn&gt;1911-6470 (Print)&amp;#xD;1911-6470 (Linking)&lt;/isbn&gt;&lt;accession-num&gt;29989919&lt;/accession-num&gt;&lt;urls&gt;&lt;related-urls&gt;&lt;url&gt;https://www.ncbi.nlm.nih.gov/pubmed/29989919&lt;/url&gt;&lt;/related-urls&gt;&lt;/urls&gt;&lt;custom2&gt;PMC6192752&lt;/custom2&gt;&lt;electronic-resource-num&gt;10.5489/cuaj.5147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1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41E32810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Canada</w:t>
            </w:r>
          </w:p>
        </w:tc>
        <w:tc>
          <w:tcPr>
            <w:tcW w:w="1255" w:type="dxa"/>
          </w:tcPr>
          <w:p w14:paraId="1EF060AA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escriptive Survey</w:t>
            </w:r>
          </w:p>
          <w:p w14:paraId="06B9157B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01191CED" w14:textId="0579BA3F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4284BF56" w14:textId="1A9C814D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rology</w:t>
            </w:r>
          </w:p>
        </w:tc>
        <w:tc>
          <w:tcPr>
            <w:tcW w:w="720" w:type="dxa"/>
          </w:tcPr>
          <w:p w14:paraId="79AD11B1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Resident</w:t>
            </w:r>
          </w:p>
        </w:tc>
        <w:tc>
          <w:tcPr>
            <w:tcW w:w="630" w:type="dxa"/>
          </w:tcPr>
          <w:p w14:paraId="7F8CB021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190</w:t>
            </w:r>
          </w:p>
        </w:tc>
        <w:tc>
          <w:tcPr>
            <w:tcW w:w="1260" w:type="dxa"/>
          </w:tcPr>
          <w:p w14:paraId="534DD381" w14:textId="22962AF0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Residency experiences and teaching in oncology </w:t>
            </w:r>
            <w:r w:rsidRPr="00623086">
              <w:rPr>
                <w:sz w:val="20"/>
                <w:szCs w:val="20"/>
              </w:rPr>
              <w:lastRenderedPageBreak/>
              <w:t>among urology residents are variable across Canada.</w:t>
            </w:r>
          </w:p>
        </w:tc>
        <w:tc>
          <w:tcPr>
            <w:tcW w:w="810" w:type="dxa"/>
          </w:tcPr>
          <w:p w14:paraId="6BB7DCE5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lastRenderedPageBreak/>
              <w:t>N/A</w:t>
            </w:r>
          </w:p>
        </w:tc>
        <w:tc>
          <w:tcPr>
            <w:tcW w:w="1260" w:type="dxa"/>
          </w:tcPr>
          <w:p w14:paraId="07A21FA7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71A4F0DA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350" w:type="dxa"/>
          </w:tcPr>
          <w:p w14:paraId="5FB8DB52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990" w:type="dxa"/>
          </w:tcPr>
          <w:p w14:paraId="51C2CA01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810" w:type="dxa"/>
          </w:tcPr>
          <w:p w14:paraId="38CC73D0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</w:tr>
      <w:tr w:rsidR="003016C3" w:rsidRPr="00623086" w14:paraId="43AB0D6A" w14:textId="77777777" w:rsidTr="005B49D4">
        <w:tc>
          <w:tcPr>
            <w:tcW w:w="900" w:type="dxa"/>
          </w:tcPr>
          <w:p w14:paraId="588BC22C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Wagoner et al., 2019</w:t>
            </w:r>
            <w:r w:rsidRPr="00623086">
              <w:rPr>
                <w:sz w:val="20"/>
                <w:szCs w:val="20"/>
              </w:rPr>
              <w:fldChar w:fldCharType="begin"/>
            </w:r>
            <w:r w:rsidRPr="00623086">
              <w:rPr>
                <w:sz w:val="20"/>
                <w:szCs w:val="20"/>
              </w:rPr>
              <w:instrText xml:space="preserve"> ADDIN EN.CITE &lt;EndNote&gt;&lt;Cite&gt;&lt;Author&gt;Wagoner&lt;/Author&gt;&lt;Year&gt;2019&lt;/Year&gt;&lt;RecNum&gt;112&lt;/RecNum&gt;&lt;DisplayText&gt;&lt;style face="superscript"&gt;33&lt;/style&gt;&lt;/DisplayText&gt;&lt;record&gt;&lt;rec-number&gt;112&lt;/rec-number&gt;&lt;foreign-keys&gt;&lt;key app="EN" db-id="pv222tsw752areedwwvx20w55w0st9e0xvew" timestamp="1604097564"&gt;112&lt;/key&gt;&lt;/foreign-keys&gt;&lt;ref-type name="Journal Article"&gt;17&lt;/ref-type&gt;&lt;contributors&gt;&lt;authors&gt;&lt;author&gt;Wagoner, H.&lt;/author&gt;&lt;author&gt;Seltz, B.&lt;/author&gt;&lt;/authors&gt;&lt;/contributors&gt;&lt;auth-address&gt;a Department of Pediatrics , Children&amp;apos;s Hospital Colorado and University of Colorado School of Medicine , Aurora , Colorado , USA.&lt;/auth-address&gt;&lt;titles&gt;&lt;title&gt;Attending Physicians&amp;apos; Perspectives of Resident Academic Half Day&lt;/title&gt;&lt;secondary-title&gt;Teach Learn Med&lt;/secondary-title&gt;&lt;/titles&gt;&lt;periodical&gt;&lt;full-title&gt;Teach Learn Med&lt;/full-title&gt;&lt;/periodical&gt;&lt;pages&gt;270-278&lt;/pages&gt;&lt;volume&gt;31&lt;/volume&gt;&lt;number&gt;3&lt;/number&gt;&lt;edition&gt;2019/02/02&lt;/edition&gt;&lt;keywords&gt;&lt;keyword&gt;Adult&lt;/keyword&gt;&lt;keyword&gt;*Attitude of Health Personnel&lt;/keyword&gt;&lt;keyword&gt;Colorado&lt;/keyword&gt;&lt;keyword&gt;Curriculum&lt;/keyword&gt;&lt;keyword&gt;Education, Medical, Graduate/*methods&lt;/keyword&gt;&lt;keyword&gt;Female&lt;/keyword&gt;&lt;keyword&gt;Grounded Theory&lt;/keyword&gt;&lt;keyword&gt;Humans&lt;/keyword&gt;&lt;keyword&gt;*Internship and Residency&lt;/keyword&gt;&lt;keyword&gt;Interviews as Topic&lt;/keyword&gt;&lt;keyword&gt;Male&lt;/keyword&gt;&lt;keyword&gt;Medical Staff, Hospital/*psychology&lt;/keyword&gt;&lt;keyword&gt;*Models, Educational&lt;/keyword&gt;&lt;keyword&gt;Qualitative Research&lt;/keyword&gt;&lt;keyword&gt;Workload&lt;/keyword&gt;&lt;keyword&gt;Academic Half Day&lt;/keyword&gt;&lt;keyword&gt;attending physician workload&lt;/keyword&gt;&lt;keyword&gt;medical education&lt;/keyword&gt;&lt;keyword&gt;qualitative study&lt;/keyword&gt;&lt;/keywords&gt;&lt;dates&gt;&lt;year&gt;2019&lt;/year&gt;&lt;pub-dates&gt;&lt;date&gt;Jun-Jul&lt;/date&gt;&lt;/pub-dates&gt;&lt;/dates&gt;&lt;isbn&gt;1532-8015 (Electronic)&amp;#xD;1040-1334 (Linking)&lt;/isbn&gt;&lt;accession-num&gt;30706738&lt;/accession-num&gt;&lt;urls&gt;&lt;related-urls&gt;&lt;url&gt;https://www.ncbi.nlm.nih.gov/pubmed/30706738&lt;/url&gt;&lt;/related-urls&gt;&lt;/urls&gt;&lt;electronic-resource-num&gt;10.1080/10401334.2018.1551140&lt;/electronic-resource-num&gt;&lt;/record&gt;&lt;/Cite&gt;&lt;/EndNote&gt;</w:instrText>
            </w:r>
            <w:r w:rsidRPr="00623086">
              <w:rPr>
                <w:sz w:val="20"/>
                <w:szCs w:val="20"/>
              </w:rPr>
              <w:fldChar w:fldCharType="separate"/>
            </w:r>
            <w:r w:rsidRPr="00623086">
              <w:rPr>
                <w:noProof/>
                <w:sz w:val="20"/>
                <w:szCs w:val="20"/>
                <w:vertAlign w:val="superscript"/>
              </w:rPr>
              <w:t>33</w:t>
            </w:r>
            <w:r w:rsidRPr="00623086">
              <w:rPr>
                <w:sz w:val="20"/>
                <w:szCs w:val="20"/>
              </w:rPr>
              <w:fldChar w:fldCharType="end"/>
            </w:r>
          </w:p>
        </w:tc>
        <w:tc>
          <w:tcPr>
            <w:tcW w:w="630" w:type="dxa"/>
          </w:tcPr>
          <w:p w14:paraId="04A50082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US</w:t>
            </w:r>
          </w:p>
        </w:tc>
        <w:tc>
          <w:tcPr>
            <w:tcW w:w="1255" w:type="dxa"/>
          </w:tcPr>
          <w:p w14:paraId="41589561" w14:textId="77777777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Descriptive Survey</w:t>
            </w:r>
          </w:p>
          <w:p w14:paraId="7E677829" w14:textId="77777777" w:rsidR="003016C3" w:rsidRPr="00623086" w:rsidRDefault="003016C3" w:rsidP="00A72037">
            <w:pPr>
              <w:rPr>
                <w:sz w:val="20"/>
                <w:szCs w:val="20"/>
              </w:rPr>
            </w:pPr>
          </w:p>
          <w:p w14:paraId="6CF1DE8F" w14:textId="6279B980" w:rsidR="003016C3" w:rsidRPr="00623086" w:rsidRDefault="003016C3" w:rsidP="00A720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Y</w:t>
            </w:r>
          </w:p>
        </w:tc>
        <w:tc>
          <w:tcPr>
            <w:tcW w:w="990" w:type="dxa"/>
          </w:tcPr>
          <w:p w14:paraId="49112BA1" w14:textId="3B775B2F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Pediatrics</w:t>
            </w:r>
          </w:p>
        </w:tc>
        <w:tc>
          <w:tcPr>
            <w:tcW w:w="720" w:type="dxa"/>
          </w:tcPr>
          <w:p w14:paraId="32C3A65E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Attending</w:t>
            </w:r>
          </w:p>
        </w:tc>
        <w:tc>
          <w:tcPr>
            <w:tcW w:w="630" w:type="dxa"/>
          </w:tcPr>
          <w:p w14:paraId="16D226B0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15 </w:t>
            </w:r>
          </w:p>
        </w:tc>
        <w:tc>
          <w:tcPr>
            <w:tcW w:w="1260" w:type="dxa"/>
          </w:tcPr>
          <w:p w14:paraId="1722ECCE" w14:textId="75FA09BC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 xml:space="preserve">An understanding of the impact of AHD on attending physicians and patient care has not been well described. </w:t>
            </w:r>
          </w:p>
        </w:tc>
        <w:tc>
          <w:tcPr>
            <w:tcW w:w="810" w:type="dxa"/>
          </w:tcPr>
          <w:p w14:paraId="31E35D86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7A87AA7A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260" w:type="dxa"/>
          </w:tcPr>
          <w:p w14:paraId="41A4117E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1350" w:type="dxa"/>
          </w:tcPr>
          <w:p w14:paraId="4E3FDC53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990" w:type="dxa"/>
          </w:tcPr>
          <w:p w14:paraId="02F435EC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  <w:tc>
          <w:tcPr>
            <w:tcW w:w="810" w:type="dxa"/>
          </w:tcPr>
          <w:p w14:paraId="6DC54312" w14:textId="77777777" w:rsidR="003016C3" w:rsidRPr="00623086" w:rsidRDefault="003016C3" w:rsidP="00F40737">
            <w:pPr>
              <w:rPr>
                <w:sz w:val="20"/>
                <w:szCs w:val="20"/>
              </w:rPr>
            </w:pPr>
            <w:r w:rsidRPr="00623086">
              <w:rPr>
                <w:sz w:val="20"/>
                <w:szCs w:val="20"/>
              </w:rPr>
              <w:t>N/A</w:t>
            </w:r>
          </w:p>
        </w:tc>
      </w:tr>
    </w:tbl>
    <w:p w14:paraId="7E64026C" w14:textId="77777777" w:rsidR="00DF6295" w:rsidRPr="00623086" w:rsidRDefault="00DF6295" w:rsidP="008D4011">
      <w:pPr>
        <w:rPr>
          <w:sz w:val="20"/>
          <w:szCs w:val="20"/>
        </w:rPr>
      </w:pPr>
    </w:p>
    <w:p w14:paraId="6E38819F" w14:textId="738F1227" w:rsidR="00C70E45" w:rsidRPr="00623086" w:rsidRDefault="00C70E45">
      <w:pPr>
        <w:rPr>
          <w:sz w:val="20"/>
          <w:szCs w:val="20"/>
        </w:rPr>
      </w:pPr>
      <w:r w:rsidRPr="00623086">
        <w:rPr>
          <w:sz w:val="20"/>
          <w:szCs w:val="20"/>
        </w:rPr>
        <w:t xml:space="preserve">Abbreviations: AHD, Academic Half-day; APD, associate program director; CBL, case-based learning; </w:t>
      </w:r>
      <w:r w:rsidR="00451555" w:rsidRPr="00623086">
        <w:rPr>
          <w:sz w:val="20"/>
          <w:szCs w:val="20"/>
        </w:rPr>
        <w:t xml:space="preserve">ED, emergency department; </w:t>
      </w:r>
      <w:r w:rsidR="00461A10" w:rsidRPr="00623086">
        <w:rPr>
          <w:sz w:val="20"/>
          <w:szCs w:val="20"/>
        </w:rPr>
        <w:t xml:space="preserve">GI, gastroenterology; </w:t>
      </w:r>
      <w:r w:rsidRPr="00623086">
        <w:rPr>
          <w:sz w:val="20"/>
          <w:szCs w:val="20"/>
        </w:rPr>
        <w:t xml:space="preserve">GM, general medicine; FM, family medicine; N, no - not self-identified as AHD; N/A, not applicable; NP, nurse practitioner; </w:t>
      </w:r>
      <w:r w:rsidR="00451555" w:rsidRPr="00623086">
        <w:rPr>
          <w:sz w:val="20"/>
          <w:szCs w:val="20"/>
        </w:rPr>
        <w:t xml:space="preserve">PAG, pediatric and adolescent gynecology; </w:t>
      </w:r>
      <w:r w:rsidRPr="00623086">
        <w:rPr>
          <w:sz w:val="20"/>
          <w:szCs w:val="20"/>
        </w:rPr>
        <w:t xml:space="preserve">PBL, problem-based learning; QI, quality improvement; </w:t>
      </w:r>
      <w:r w:rsidR="008169FB" w:rsidRPr="00623086">
        <w:rPr>
          <w:sz w:val="20"/>
          <w:szCs w:val="20"/>
        </w:rPr>
        <w:t xml:space="preserve">RCT, randomized controlled trial; </w:t>
      </w:r>
      <w:r w:rsidRPr="00623086">
        <w:rPr>
          <w:sz w:val="20"/>
          <w:szCs w:val="20"/>
        </w:rPr>
        <w:t xml:space="preserve">SP, standardized patient; </w:t>
      </w:r>
      <w:r w:rsidR="00451555" w:rsidRPr="00623086">
        <w:rPr>
          <w:sz w:val="20"/>
          <w:szCs w:val="20"/>
        </w:rPr>
        <w:t xml:space="preserve">US, United States; </w:t>
      </w:r>
      <w:r w:rsidRPr="00623086">
        <w:rPr>
          <w:sz w:val="20"/>
          <w:szCs w:val="20"/>
        </w:rPr>
        <w:t xml:space="preserve">Y, yes - self-identified as AHD; </w:t>
      </w:r>
    </w:p>
    <w:p w14:paraId="08D2EFB2" w14:textId="7DDD4B5A" w:rsidR="00C70E45" w:rsidRPr="00623086" w:rsidRDefault="00C70E45" w:rsidP="00C70E45">
      <w:pPr>
        <w:rPr>
          <w:sz w:val="20"/>
          <w:szCs w:val="20"/>
          <w:lang w:eastAsia="en-US"/>
        </w:rPr>
      </w:pPr>
    </w:p>
    <w:p w14:paraId="5B9CC965" w14:textId="38F01A94" w:rsidR="00C70E45" w:rsidRPr="00623086" w:rsidRDefault="00C70E45">
      <w:pPr>
        <w:rPr>
          <w:sz w:val="20"/>
          <w:szCs w:val="20"/>
        </w:rPr>
      </w:pPr>
      <w:r w:rsidRPr="00623086">
        <w:rPr>
          <w:sz w:val="20"/>
          <w:szCs w:val="20"/>
        </w:rPr>
        <w:br w:type="page"/>
      </w:r>
    </w:p>
    <w:p w14:paraId="66271482" w14:textId="77777777" w:rsidR="00DF6295" w:rsidRPr="00623086" w:rsidRDefault="00DF6295" w:rsidP="008D4011">
      <w:pPr>
        <w:rPr>
          <w:sz w:val="20"/>
          <w:szCs w:val="20"/>
        </w:rPr>
      </w:pPr>
    </w:p>
    <w:p w14:paraId="326B8C5D" w14:textId="77777777" w:rsidR="00ED4195" w:rsidRPr="00623086" w:rsidRDefault="00DF62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sz w:val="20"/>
          <w:szCs w:val="20"/>
        </w:rPr>
        <w:fldChar w:fldCharType="begin"/>
      </w:r>
      <w:r w:rsidRPr="00623086">
        <w:rPr>
          <w:sz w:val="20"/>
          <w:szCs w:val="20"/>
        </w:rPr>
        <w:instrText xml:space="preserve"> ADDIN EN.REFLIST </w:instrText>
      </w:r>
      <w:r w:rsidRPr="00623086">
        <w:rPr>
          <w:sz w:val="20"/>
          <w:szCs w:val="20"/>
        </w:rPr>
        <w:fldChar w:fldCharType="separate"/>
      </w:r>
      <w:r w:rsidR="00ED4195" w:rsidRPr="00623086">
        <w:rPr>
          <w:noProof/>
          <w:sz w:val="20"/>
          <w:szCs w:val="20"/>
        </w:rPr>
        <w:t>1.</w:t>
      </w:r>
      <w:r w:rsidR="00ED4195" w:rsidRPr="00623086">
        <w:rPr>
          <w:noProof/>
          <w:sz w:val="20"/>
          <w:szCs w:val="20"/>
        </w:rPr>
        <w:tab/>
        <w:t xml:space="preserve">Abbott M, Paulin H, Sidhu D, Naugler C. Laboratory tests, interpretation, and use of resources: a program to introduce the basics. </w:t>
      </w:r>
      <w:r w:rsidR="00ED4195" w:rsidRPr="00623086">
        <w:rPr>
          <w:i/>
          <w:noProof/>
          <w:sz w:val="20"/>
          <w:szCs w:val="20"/>
        </w:rPr>
        <w:t xml:space="preserve">Can Fam Physician. </w:t>
      </w:r>
      <w:r w:rsidR="00ED4195" w:rsidRPr="00623086">
        <w:rPr>
          <w:noProof/>
          <w:sz w:val="20"/>
          <w:szCs w:val="20"/>
        </w:rPr>
        <w:t>2014;60(3):e167-172.</w:t>
      </w:r>
    </w:p>
    <w:p w14:paraId="23C24C7E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.</w:t>
      </w:r>
      <w:r w:rsidRPr="00623086">
        <w:rPr>
          <w:noProof/>
          <w:sz w:val="20"/>
          <w:szCs w:val="20"/>
        </w:rPr>
        <w:tab/>
        <w:t xml:space="preserve">Abraham A, Cheng TL, Wright JL, Addlestone I, Huang Z, Greenberg L. Assessing an educational intervention to improve physician violence screening skills. </w:t>
      </w:r>
      <w:r w:rsidRPr="00623086">
        <w:rPr>
          <w:i/>
          <w:noProof/>
          <w:sz w:val="20"/>
          <w:szCs w:val="20"/>
        </w:rPr>
        <w:t xml:space="preserve">Pediatrics. </w:t>
      </w:r>
      <w:r w:rsidRPr="00623086">
        <w:rPr>
          <w:noProof/>
          <w:sz w:val="20"/>
          <w:szCs w:val="20"/>
        </w:rPr>
        <w:t>2001;107(5):E68.</w:t>
      </w:r>
    </w:p>
    <w:p w14:paraId="09889C2C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.</w:t>
      </w:r>
      <w:r w:rsidRPr="00623086">
        <w:rPr>
          <w:noProof/>
          <w:sz w:val="20"/>
          <w:szCs w:val="20"/>
        </w:rPr>
        <w:tab/>
        <w:t xml:space="preserve">Aggarwal S, Bane BC, Boucek CD, Planinsic RM, Lutz JW, Metro DG. Simulation: a teaching tool for liver transplantation anesthesiology. </w:t>
      </w:r>
      <w:r w:rsidRPr="00623086">
        <w:rPr>
          <w:i/>
          <w:noProof/>
          <w:sz w:val="20"/>
          <w:szCs w:val="20"/>
        </w:rPr>
        <w:t xml:space="preserve">Clin Transplant. </w:t>
      </w:r>
      <w:r w:rsidRPr="00623086">
        <w:rPr>
          <w:noProof/>
          <w:sz w:val="20"/>
          <w:szCs w:val="20"/>
        </w:rPr>
        <w:t>2012;26(4):564-570.</w:t>
      </w:r>
    </w:p>
    <w:p w14:paraId="09A2DC30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4.</w:t>
      </w:r>
      <w:r w:rsidRPr="00623086">
        <w:rPr>
          <w:noProof/>
          <w:sz w:val="20"/>
          <w:szCs w:val="20"/>
        </w:rPr>
        <w:tab/>
        <w:t xml:space="preserve">Audcent TA, Macdonnell HM, Moreau KA, et al. Development and evaluation of global child health educational modules. </w:t>
      </w:r>
      <w:r w:rsidRPr="00623086">
        <w:rPr>
          <w:i/>
          <w:noProof/>
          <w:sz w:val="20"/>
          <w:szCs w:val="20"/>
        </w:rPr>
        <w:t xml:space="preserve">Pediatrics. </w:t>
      </w:r>
      <w:r w:rsidRPr="00623086">
        <w:rPr>
          <w:noProof/>
          <w:sz w:val="20"/>
          <w:szCs w:val="20"/>
        </w:rPr>
        <w:t>2013;132(6):e1570-1576.</w:t>
      </w:r>
    </w:p>
    <w:p w14:paraId="45159B30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5.</w:t>
      </w:r>
      <w:r w:rsidRPr="00623086">
        <w:rPr>
          <w:noProof/>
          <w:sz w:val="20"/>
          <w:szCs w:val="20"/>
        </w:rPr>
        <w:tab/>
        <w:t xml:space="preserve">Batalden MK, Warm EJ, Logio LS. Beyond a curricular design of convenience: replacing the noon conference with an academic half day in three internal medicine residency programs. </w:t>
      </w:r>
      <w:r w:rsidRPr="00623086">
        <w:rPr>
          <w:i/>
          <w:noProof/>
          <w:sz w:val="20"/>
          <w:szCs w:val="20"/>
        </w:rPr>
        <w:t xml:space="preserve">Acad Med. </w:t>
      </w:r>
      <w:r w:rsidRPr="00623086">
        <w:rPr>
          <w:noProof/>
          <w:sz w:val="20"/>
          <w:szCs w:val="20"/>
        </w:rPr>
        <w:t>2013;88(5):644-651.</w:t>
      </w:r>
    </w:p>
    <w:p w14:paraId="2F0A8379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6.</w:t>
      </w:r>
      <w:r w:rsidRPr="00623086">
        <w:rPr>
          <w:noProof/>
          <w:sz w:val="20"/>
          <w:szCs w:val="20"/>
        </w:rPr>
        <w:tab/>
        <w:t xml:space="preserve">Benson BL, Ha M, Stansfield RB, Markova T. Health Disparities Educational Initiative for Residents. </w:t>
      </w:r>
      <w:r w:rsidRPr="00623086">
        <w:rPr>
          <w:i/>
          <w:noProof/>
          <w:sz w:val="20"/>
          <w:szCs w:val="20"/>
        </w:rPr>
        <w:t xml:space="preserve">Ochsner J. </w:t>
      </w:r>
      <w:r w:rsidRPr="00623086">
        <w:rPr>
          <w:noProof/>
          <w:sz w:val="20"/>
          <w:szCs w:val="20"/>
        </w:rPr>
        <w:t>2018;18(2):151-158.</w:t>
      </w:r>
    </w:p>
    <w:p w14:paraId="79BB3AEA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7.</w:t>
      </w:r>
      <w:r w:rsidRPr="00623086">
        <w:rPr>
          <w:noProof/>
          <w:sz w:val="20"/>
          <w:szCs w:val="20"/>
        </w:rPr>
        <w:tab/>
        <w:t xml:space="preserve">Chalk C. The academic half-day in Canadian neurology residency programs. </w:t>
      </w:r>
      <w:r w:rsidRPr="00623086">
        <w:rPr>
          <w:i/>
          <w:noProof/>
          <w:sz w:val="20"/>
          <w:szCs w:val="20"/>
        </w:rPr>
        <w:t xml:space="preserve">Can J Neurol Sci. </w:t>
      </w:r>
      <w:r w:rsidRPr="00623086">
        <w:rPr>
          <w:noProof/>
          <w:sz w:val="20"/>
          <w:szCs w:val="20"/>
        </w:rPr>
        <w:t>2004;31(4):511-513.</w:t>
      </w:r>
    </w:p>
    <w:p w14:paraId="01189F78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8.</w:t>
      </w:r>
      <w:r w:rsidRPr="00623086">
        <w:rPr>
          <w:noProof/>
          <w:sz w:val="20"/>
          <w:szCs w:val="20"/>
        </w:rPr>
        <w:tab/>
        <w:t xml:space="preserve">Chen LY, McDonald JA, Pratt DD, Wisener KM, Jarvis-Selinger S. Residents' views of the role of classroom-based learning in graduate medical education through the lens of academic half days. </w:t>
      </w:r>
      <w:r w:rsidRPr="00623086">
        <w:rPr>
          <w:i/>
          <w:noProof/>
          <w:sz w:val="20"/>
          <w:szCs w:val="20"/>
        </w:rPr>
        <w:t xml:space="preserve">Acad Med. </w:t>
      </w:r>
      <w:r w:rsidRPr="00623086">
        <w:rPr>
          <w:noProof/>
          <w:sz w:val="20"/>
          <w:szCs w:val="20"/>
        </w:rPr>
        <w:t>2015;90(4):532-538.</w:t>
      </w:r>
    </w:p>
    <w:p w14:paraId="5FF4797A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9.</w:t>
      </w:r>
      <w:r w:rsidRPr="00623086">
        <w:rPr>
          <w:noProof/>
          <w:sz w:val="20"/>
          <w:szCs w:val="20"/>
        </w:rPr>
        <w:tab/>
        <w:t xml:space="preserve">Chesney T, Devon K. Training surgical residents to use a framework to promote shared decision-making for patients with poor prognosis experiencing surgical emergencies. </w:t>
      </w:r>
      <w:r w:rsidRPr="00623086">
        <w:rPr>
          <w:i/>
          <w:noProof/>
          <w:sz w:val="20"/>
          <w:szCs w:val="20"/>
        </w:rPr>
        <w:t xml:space="preserve">Can J Surg. </w:t>
      </w:r>
      <w:r w:rsidRPr="00623086">
        <w:rPr>
          <w:noProof/>
          <w:sz w:val="20"/>
          <w:szCs w:val="20"/>
        </w:rPr>
        <w:t>2018;61(2):114-120.</w:t>
      </w:r>
    </w:p>
    <w:p w14:paraId="32BFDE8C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0.</w:t>
      </w:r>
      <w:r w:rsidRPr="00623086">
        <w:rPr>
          <w:noProof/>
          <w:sz w:val="20"/>
          <w:szCs w:val="20"/>
        </w:rPr>
        <w:tab/>
        <w:t xml:space="preserve">Denizard-Thompson N, Feiereisel KB, Pedley CF, Burns C, Campos C. Musculoskeletal Basics: The Shoulder and the Knee Workshop for Primary Care Residents. </w:t>
      </w:r>
      <w:r w:rsidRPr="00623086">
        <w:rPr>
          <w:i/>
          <w:noProof/>
          <w:sz w:val="20"/>
          <w:szCs w:val="20"/>
        </w:rPr>
        <w:t xml:space="preserve">MedEdPORTAL. </w:t>
      </w:r>
      <w:r w:rsidRPr="00623086">
        <w:rPr>
          <w:noProof/>
          <w:sz w:val="20"/>
          <w:szCs w:val="20"/>
        </w:rPr>
        <w:t>2018;14:10749.</w:t>
      </w:r>
    </w:p>
    <w:p w14:paraId="589B1F62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1.</w:t>
      </w:r>
      <w:r w:rsidRPr="00623086">
        <w:rPr>
          <w:noProof/>
          <w:sz w:val="20"/>
          <w:szCs w:val="20"/>
        </w:rPr>
        <w:tab/>
        <w:t xml:space="preserve">Di Genova T, Valentino PL, Gosselin R, Bhanji F. The Academic Half-Day redesigned: Improving generalism, promoting CanMEDS and developing self-directed learners. </w:t>
      </w:r>
      <w:r w:rsidRPr="00623086">
        <w:rPr>
          <w:i/>
          <w:noProof/>
          <w:sz w:val="20"/>
          <w:szCs w:val="20"/>
        </w:rPr>
        <w:t xml:space="preserve">Paediatr Child Health. </w:t>
      </w:r>
      <w:r w:rsidRPr="00623086">
        <w:rPr>
          <w:noProof/>
          <w:sz w:val="20"/>
          <w:szCs w:val="20"/>
        </w:rPr>
        <w:t>2015;20(1):30-34.</w:t>
      </w:r>
    </w:p>
    <w:p w14:paraId="56E69264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2.</w:t>
      </w:r>
      <w:r w:rsidRPr="00623086">
        <w:rPr>
          <w:noProof/>
          <w:sz w:val="20"/>
          <w:szCs w:val="20"/>
        </w:rPr>
        <w:tab/>
        <w:t xml:space="preserve">Donoghue AJ, Durbin DR, Nadel FM, Stryjewski GR, Kost SI, Nadkarni VM. Effect of high-fidelity simulation on Pediatric Advanced Life Support training in pediatric house staff: a randomized trial. </w:t>
      </w:r>
      <w:r w:rsidRPr="00623086">
        <w:rPr>
          <w:i/>
          <w:noProof/>
          <w:sz w:val="20"/>
          <w:szCs w:val="20"/>
        </w:rPr>
        <w:t xml:space="preserve">Pediatr Emerg Care. </w:t>
      </w:r>
      <w:r w:rsidRPr="00623086">
        <w:rPr>
          <w:noProof/>
          <w:sz w:val="20"/>
          <w:szCs w:val="20"/>
        </w:rPr>
        <w:t>2009;25(3):139-144.</w:t>
      </w:r>
    </w:p>
    <w:p w14:paraId="18C15B94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3.</w:t>
      </w:r>
      <w:r w:rsidRPr="00623086">
        <w:rPr>
          <w:noProof/>
          <w:sz w:val="20"/>
          <w:szCs w:val="20"/>
        </w:rPr>
        <w:tab/>
        <w:t xml:space="preserve">Downar J, Knickle K, Granton JT, Hawryluck L. Using standardized family members to teach communication skills and ethical principles to critical care trainees. </w:t>
      </w:r>
      <w:r w:rsidRPr="00623086">
        <w:rPr>
          <w:i/>
          <w:noProof/>
          <w:sz w:val="20"/>
          <w:szCs w:val="20"/>
        </w:rPr>
        <w:t xml:space="preserve">Crit Care Med. </w:t>
      </w:r>
      <w:r w:rsidRPr="00623086">
        <w:rPr>
          <w:noProof/>
          <w:sz w:val="20"/>
          <w:szCs w:val="20"/>
        </w:rPr>
        <w:t>2012;40(6):1814-1819.</w:t>
      </w:r>
    </w:p>
    <w:p w14:paraId="03CD861A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4.</w:t>
      </w:r>
      <w:r w:rsidRPr="00623086">
        <w:rPr>
          <w:noProof/>
          <w:sz w:val="20"/>
          <w:szCs w:val="20"/>
        </w:rPr>
        <w:tab/>
        <w:t xml:space="preserve">Dumont T, Hakim J, Black A, Fleming N. Enhancing postgraduate training in pediatric and adolescent gynecology: evaluation of an advanced pelvic simulation session. </w:t>
      </w:r>
      <w:r w:rsidRPr="00623086">
        <w:rPr>
          <w:i/>
          <w:noProof/>
          <w:sz w:val="20"/>
          <w:szCs w:val="20"/>
        </w:rPr>
        <w:t xml:space="preserve">J Pediatr Adolesc Gynecol. </w:t>
      </w:r>
      <w:r w:rsidRPr="00623086">
        <w:rPr>
          <w:noProof/>
          <w:sz w:val="20"/>
          <w:szCs w:val="20"/>
        </w:rPr>
        <w:t>2014;27(6):360-370.</w:t>
      </w:r>
    </w:p>
    <w:p w14:paraId="4641DFD9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5.</w:t>
      </w:r>
      <w:r w:rsidRPr="00623086">
        <w:rPr>
          <w:noProof/>
          <w:sz w:val="20"/>
          <w:szCs w:val="20"/>
        </w:rPr>
        <w:tab/>
        <w:t xml:space="preserve">Dumont T, Hakim J, Black A, Fleming N. Does an Advanced Pelvic Simulation Curriculum Improve Resident Performance on a Pediatric and Adolescent Gynecology Focused Objective Structured Clinical Examination? A Cohort Study. </w:t>
      </w:r>
      <w:r w:rsidRPr="00623086">
        <w:rPr>
          <w:i/>
          <w:noProof/>
          <w:sz w:val="20"/>
          <w:szCs w:val="20"/>
        </w:rPr>
        <w:t xml:space="preserve">J Pediatr Adolesc Gynecol. </w:t>
      </w:r>
      <w:r w:rsidRPr="00623086">
        <w:rPr>
          <w:noProof/>
          <w:sz w:val="20"/>
          <w:szCs w:val="20"/>
        </w:rPr>
        <w:t>2016;29(3):276-279.</w:t>
      </w:r>
    </w:p>
    <w:p w14:paraId="6D5D29C1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6.</w:t>
      </w:r>
      <w:r w:rsidRPr="00623086">
        <w:rPr>
          <w:noProof/>
          <w:sz w:val="20"/>
          <w:szCs w:val="20"/>
        </w:rPr>
        <w:tab/>
        <w:t xml:space="preserve">Eid A, Hsieh P, Shah P, Wolff R. Cross-sectional longitudinal study of the academic half-day format in a hematology-oncology fellowship training program. </w:t>
      </w:r>
      <w:r w:rsidRPr="00623086">
        <w:rPr>
          <w:i/>
          <w:noProof/>
          <w:sz w:val="20"/>
          <w:szCs w:val="20"/>
        </w:rPr>
        <w:t xml:space="preserve">BMC Med Educ. </w:t>
      </w:r>
      <w:r w:rsidRPr="00623086">
        <w:rPr>
          <w:noProof/>
          <w:sz w:val="20"/>
          <w:szCs w:val="20"/>
        </w:rPr>
        <w:t>2015;15:139.</w:t>
      </w:r>
    </w:p>
    <w:p w14:paraId="6A595520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7.</w:t>
      </w:r>
      <w:r w:rsidRPr="00623086">
        <w:rPr>
          <w:noProof/>
          <w:sz w:val="20"/>
          <w:szCs w:val="20"/>
        </w:rPr>
        <w:tab/>
        <w:t xml:space="preserve">Eisenberg EH, Kieffer KA. Use of Simulated Patient Encounters to Teach Residents to Respond to Patients Who Discriminate Against Health Care Workers. </w:t>
      </w:r>
      <w:r w:rsidRPr="00623086">
        <w:rPr>
          <w:i/>
          <w:noProof/>
          <w:sz w:val="20"/>
          <w:szCs w:val="20"/>
        </w:rPr>
        <w:t xml:space="preserve">J Gen Intern Med. </w:t>
      </w:r>
      <w:r w:rsidRPr="00623086">
        <w:rPr>
          <w:noProof/>
          <w:sz w:val="20"/>
          <w:szCs w:val="20"/>
        </w:rPr>
        <w:t>2019;34(5):764-768.</w:t>
      </w:r>
    </w:p>
    <w:p w14:paraId="4D5EA1A5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8.</w:t>
      </w:r>
      <w:r w:rsidRPr="00623086">
        <w:rPr>
          <w:noProof/>
          <w:sz w:val="20"/>
          <w:szCs w:val="20"/>
        </w:rPr>
        <w:tab/>
        <w:t xml:space="preserve">Evidence-Based Medicine Working G. Evidence-based medicine. A new approach to teaching the practice of medicine. </w:t>
      </w:r>
      <w:r w:rsidRPr="00623086">
        <w:rPr>
          <w:i/>
          <w:noProof/>
          <w:sz w:val="20"/>
          <w:szCs w:val="20"/>
        </w:rPr>
        <w:t xml:space="preserve">JAMA. </w:t>
      </w:r>
      <w:r w:rsidRPr="00623086">
        <w:rPr>
          <w:noProof/>
          <w:sz w:val="20"/>
          <w:szCs w:val="20"/>
        </w:rPr>
        <w:t>1992;268(17):2420-2425.</w:t>
      </w:r>
    </w:p>
    <w:p w14:paraId="49EBB660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19.</w:t>
      </w:r>
      <w:r w:rsidRPr="00623086">
        <w:rPr>
          <w:noProof/>
          <w:sz w:val="20"/>
          <w:szCs w:val="20"/>
        </w:rPr>
        <w:tab/>
        <w:t xml:space="preserve">Farsad P, Galliguez P, Chamberlin R, Roghmann KJ. Teaching interviewing skills to pediatric house officers. </w:t>
      </w:r>
      <w:r w:rsidRPr="00623086">
        <w:rPr>
          <w:i/>
          <w:noProof/>
          <w:sz w:val="20"/>
          <w:szCs w:val="20"/>
        </w:rPr>
        <w:t xml:space="preserve">Pediatrics. </w:t>
      </w:r>
      <w:r w:rsidRPr="00623086">
        <w:rPr>
          <w:noProof/>
          <w:sz w:val="20"/>
          <w:szCs w:val="20"/>
        </w:rPr>
        <w:t>1978;61(3):384-388.</w:t>
      </w:r>
    </w:p>
    <w:p w14:paraId="44F85AB6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0.</w:t>
      </w:r>
      <w:r w:rsidRPr="00623086">
        <w:rPr>
          <w:noProof/>
          <w:sz w:val="20"/>
          <w:szCs w:val="20"/>
        </w:rPr>
        <w:tab/>
        <w:t xml:space="preserve">Ha D, Faulx M, Isada C, et al. Transitioning from a noon conference to an academic half-day curriculum model: effect on medical knowledge acquisition and learning satisfaction. </w:t>
      </w:r>
      <w:r w:rsidRPr="00623086">
        <w:rPr>
          <w:i/>
          <w:noProof/>
          <w:sz w:val="20"/>
          <w:szCs w:val="20"/>
        </w:rPr>
        <w:t xml:space="preserve">J Grad Med Educ. </w:t>
      </w:r>
      <w:r w:rsidRPr="00623086">
        <w:rPr>
          <w:noProof/>
          <w:sz w:val="20"/>
          <w:szCs w:val="20"/>
        </w:rPr>
        <w:t>2014;6(1):93-99.</w:t>
      </w:r>
    </w:p>
    <w:p w14:paraId="1B99AED8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1.</w:t>
      </w:r>
      <w:r w:rsidRPr="00623086">
        <w:rPr>
          <w:noProof/>
          <w:sz w:val="20"/>
          <w:szCs w:val="20"/>
        </w:rPr>
        <w:tab/>
        <w:t xml:space="preserve">Harrison DJ, Hughes MJ, Teitelbaum H, et al. Method of preparing emergency medicine residents for giving legal depositions. </w:t>
      </w:r>
      <w:r w:rsidRPr="00623086">
        <w:rPr>
          <w:i/>
          <w:noProof/>
          <w:sz w:val="20"/>
          <w:szCs w:val="20"/>
        </w:rPr>
        <w:t xml:space="preserve">J Am Osteopath Assoc. </w:t>
      </w:r>
      <w:r w:rsidRPr="00623086">
        <w:rPr>
          <w:noProof/>
          <w:sz w:val="20"/>
          <w:szCs w:val="20"/>
        </w:rPr>
        <w:t>1999;99(1):28-33.</w:t>
      </w:r>
    </w:p>
    <w:p w14:paraId="25902D09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lastRenderedPageBreak/>
        <w:t>22.</w:t>
      </w:r>
      <w:r w:rsidRPr="00623086">
        <w:rPr>
          <w:noProof/>
          <w:sz w:val="20"/>
          <w:szCs w:val="20"/>
        </w:rPr>
        <w:tab/>
        <w:t xml:space="preserve">Miller MM, Slanetz PJ, Lourenco AP, Eisenberg RL, Kung JW. Teaching Principles of Patient-Centered Care During Radiology Residency. </w:t>
      </w:r>
      <w:r w:rsidRPr="00623086">
        <w:rPr>
          <w:i/>
          <w:noProof/>
          <w:sz w:val="20"/>
          <w:szCs w:val="20"/>
        </w:rPr>
        <w:t xml:space="preserve">Acad Radiol. </w:t>
      </w:r>
      <w:r w:rsidRPr="00623086">
        <w:rPr>
          <w:noProof/>
          <w:sz w:val="20"/>
          <w:szCs w:val="20"/>
        </w:rPr>
        <w:t>2016;23(7):802-809.</w:t>
      </w:r>
    </w:p>
    <w:p w14:paraId="0B6914AB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3.</w:t>
      </w:r>
      <w:r w:rsidRPr="00623086">
        <w:rPr>
          <w:noProof/>
          <w:sz w:val="20"/>
          <w:szCs w:val="20"/>
        </w:rPr>
        <w:tab/>
        <w:t xml:space="preserve">Moreno MA, Kota R, McIntosh GC, Frohna JG. PEARLs of Wisdom: Impact of a New Block Conference on Pediatrics Resident Attendance, Satisfaction, and Learning. </w:t>
      </w:r>
      <w:r w:rsidRPr="00623086">
        <w:rPr>
          <w:i/>
          <w:noProof/>
          <w:sz w:val="20"/>
          <w:szCs w:val="20"/>
        </w:rPr>
        <w:t xml:space="preserve">J Grad Med Educ. </w:t>
      </w:r>
      <w:r w:rsidRPr="00623086">
        <w:rPr>
          <w:noProof/>
          <w:sz w:val="20"/>
          <w:szCs w:val="20"/>
        </w:rPr>
        <w:t>2013;5(2):323-326.</w:t>
      </w:r>
    </w:p>
    <w:p w14:paraId="115A8327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4.</w:t>
      </w:r>
      <w:r w:rsidRPr="00623086">
        <w:rPr>
          <w:noProof/>
          <w:sz w:val="20"/>
          <w:szCs w:val="20"/>
        </w:rPr>
        <w:tab/>
        <w:t xml:space="preserve">Pembroke CA, Alfieri J, Biron A, Freeman C, Hijal T. Creation of an educational quality improvement program for radiation oncology residents. </w:t>
      </w:r>
      <w:r w:rsidRPr="00623086">
        <w:rPr>
          <w:i/>
          <w:noProof/>
          <w:sz w:val="20"/>
          <w:szCs w:val="20"/>
        </w:rPr>
        <w:t xml:space="preserve">Pract Radiat Oncol. </w:t>
      </w:r>
      <w:r w:rsidRPr="00623086">
        <w:rPr>
          <w:noProof/>
          <w:sz w:val="20"/>
          <w:szCs w:val="20"/>
        </w:rPr>
        <w:t>2018;8(2):81-89.</w:t>
      </w:r>
    </w:p>
    <w:p w14:paraId="33A88F16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5.</w:t>
      </w:r>
      <w:r w:rsidRPr="00623086">
        <w:rPr>
          <w:noProof/>
          <w:sz w:val="20"/>
          <w:szCs w:val="20"/>
        </w:rPr>
        <w:tab/>
        <w:t xml:space="preserve">Raman M, McLaughlin K, Violato C, Rostom A, Allard JP, Coderre S. Teaching in small portions dispersed over time enhances long-term knowledge retention. </w:t>
      </w:r>
      <w:r w:rsidRPr="00623086">
        <w:rPr>
          <w:i/>
          <w:noProof/>
          <w:sz w:val="20"/>
          <w:szCs w:val="20"/>
        </w:rPr>
        <w:t xml:space="preserve">Med Teach. </w:t>
      </w:r>
      <w:r w:rsidRPr="00623086">
        <w:rPr>
          <w:noProof/>
          <w:sz w:val="20"/>
          <w:szCs w:val="20"/>
        </w:rPr>
        <w:t>2010;32(3):250-255.</w:t>
      </w:r>
    </w:p>
    <w:p w14:paraId="0337C5D0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6.</w:t>
      </w:r>
      <w:r w:rsidRPr="00623086">
        <w:rPr>
          <w:noProof/>
          <w:sz w:val="20"/>
          <w:szCs w:val="20"/>
        </w:rPr>
        <w:tab/>
        <w:t xml:space="preserve">Ramar K, Hale CW, Dankbar EC. Innovative model of delivering quality improvement education for trainees--a pilot project. </w:t>
      </w:r>
      <w:r w:rsidRPr="00623086">
        <w:rPr>
          <w:i/>
          <w:noProof/>
          <w:sz w:val="20"/>
          <w:szCs w:val="20"/>
        </w:rPr>
        <w:t xml:space="preserve">Med Educ Online. </w:t>
      </w:r>
      <w:r w:rsidRPr="00623086">
        <w:rPr>
          <w:noProof/>
          <w:sz w:val="20"/>
          <w:szCs w:val="20"/>
        </w:rPr>
        <w:t>2015;20:28764.</w:t>
      </w:r>
    </w:p>
    <w:p w14:paraId="600F347B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7.</w:t>
      </w:r>
      <w:r w:rsidRPr="00623086">
        <w:rPr>
          <w:noProof/>
          <w:sz w:val="20"/>
          <w:szCs w:val="20"/>
        </w:rPr>
        <w:tab/>
        <w:t xml:space="preserve">Reznek M, Smith-Coggins R, Howard S, et al. Emergency medicine crisis resource management (EMCRM): pilot study of a simulation-based crisis management course for emergency medicine. </w:t>
      </w:r>
      <w:r w:rsidRPr="00623086">
        <w:rPr>
          <w:i/>
          <w:noProof/>
          <w:sz w:val="20"/>
          <w:szCs w:val="20"/>
        </w:rPr>
        <w:t xml:space="preserve">Acad Emerg Med. </w:t>
      </w:r>
      <w:r w:rsidRPr="00623086">
        <w:rPr>
          <w:noProof/>
          <w:sz w:val="20"/>
          <w:szCs w:val="20"/>
        </w:rPr>
        <w:t>2003;10(4):386-389.</w:t>
      </w:r>
    </w:p>
    <w:p w14:paraId="6C88781E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8.</w:t>
      </w:r>
      <w:r w:rsidRPr="00623086">
        <w:rPr>
          <w:noProof/>
          <w:sz w:val="20"/>
          <w:szCs w:val="20"/>
        </w:rPr>
        <w:tab/>
        <w:t xml:space="preserve">Robbins R, Sullivan S, Smith B. Implementation of an academic half day in a vascular surgery residency program improves trainee and faculty satisfaction with surgical indications conference. </w:t>
      </w:r>
      <w:r w:rsidRPr="00623086">
        <w:rPr>
          <w:i/>
          <w:noProof/>
          <w:sz w:val="20"/>
          <w:szCs w:val="20"/>
        </w:rPr>
        <w:t xml:space="preserve">Surgery. </w:t>
      </w:r>
      <w:r w:rsidRPr="00623086">
        <w:rPr>
          <w:noProof/>
          <w:sz w:val="20"/>
          <w:szCs w:val="20"/>
        </w:rPr>
        <w:t>2018;163(6):1197-1200.</w:t>
      </w:r>
    </w:p>
    <w:p w14:paraId="41F4E52C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29.</w:t>
      </w:r>
      <w:r w:rsidRPr="00623086">
        <w:rPr>
          <w:noProof/>
          <w:sz w:val="20"/>
          <w:szCs w:val="20"/>
        </w:rPr>
        <w:tab/>
        <w:t xml:space="preserve">Schinasi DA, Kolaitis IN, Nadel FM, et al. Using Immersive Simulation to Engage Pediatric Residents in Difficult Conversations and the Disclosure of Patient Safety Events. </w:t>
      </w:r>
      <w:r w:rsidRPr="00623086">
        <w:rPr>
          <w:i/>
          <w:noProof/>
          <w:sz w:val="20"/>
          <w:szCs w:val="20"/>
        </w:rPr>
        <w:t xml:space="preserve">Cureus. </w:t>
      </w:r>
      <w:r w:rsidRPr="00623086">
        <w:rPr>
          <w:noProof/>
          <w:sz w:val="20"/>
          <w:szCs w:val="20"/>
        </w:rPr>
        <w:t>2018;10(8):e3095.</w:t>
      </w:r>
    </w:p>
    <w:p w14:paraId="0141E5D4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0.</w:t>
      </w:r>
      <w:r w:rsidRPr="00623086">
        <w:rPr>
          <w:noProof/>
          <w:sz w:val="20"/>
          <w:szCs w:val="20"/>
        </w:rPr>
        <w:tab/>
        <w:t xml:space="preserve">Stokes W, Ruzycki S, Jainarine R, Isaac D, Cole J. The Canada-Guyana medical education partnership: using videoconferencing to supplement post-graduate medical education among internal medicine trainees. </w:t>
      </w:r>
      <w:r w:rsidRPr="00623086">
        <w:rPr>
          <w:i/>
          <w:noProof/>
          <w:sz w:val="20"/>
          <w:szCs w:val="20"/>
        </w:rPr>
        <w:t xml:space="preserve">Can Med Educ J. </w:t>
      </w:r>
      <w:r w:rsidRPr="00623086">
        <w:rPr>
          <w:noProof/>
          <w:sz w:val="20"/>
          <w:szCs w:val="20"/>
        </w:rPr>
        <w:t>2017;8(2):e18-e24.</w:t>
      </w:r>
    </w:p>
    <w:p w14:paraId="20D49781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1.</w:t>
      </w:r>
      <w:r w:rsidRPr="00623086">
        <w:rPr>
          <w:noProof/>
          <w:sz w:val="20"/>
          <w:szCs w:val="20"/>
        </w:rPr>
        <w:tab/>
        <w:t xml:space="preserve">Taggar AS, Martell K, Husain S, Peacock M, Sia M, Gotto G. Exposure to radiation and medical oncology training: A survey of Canadian urology residents and fellows. </w:t>
      </w:r>
      <w:r w:rsidRPr="00623086">
        <w:rPr>
          <w:i/>
          <w:noProof/>
          <w:sz w:val="20"/>
          <w:szCs w:val="20"/>
        </w:rPr>
        <w:t xml:space="preserve">Can Urol Assoc J. </w:t>
      </w:r>
      <w:r w:rsidRPr="00623086">
        <w:rPr>
          <w:noProof/>
          <w:sz w:val="20"/>
          <w:szCs w:val="20"/>
        </w:rPr>
        <w:t>2018;12(10):321-325.</w:t>
      </w:r>
    </w:p>
    <w:p w14:paraId="1D858D6C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2.</w:t>
      </w:r>
      <w:r w:rsidRPr="00623086">
        <w:rPr>
          <w:noProof/>
          <w:sz w:val="20"/>
          <w:szCs w:val="20"/>
        </w:rPr>
        <w:tab/>
        <w:t xml:space="preserve">Tam J, Wadhwa A. A Child With Limb Pain: A Case-Based Learning Module and Teaching Resource for Pediatric Infectious Diseases. </w:t>
      </w:r>
      <w:r w:rsidRPr="00623086">
        <w:rPr>
          <w:i/>
          <w:noProof/>
          <w:sz w:val="20"/>
          <w:szCs w:val="20"/>
        </w:rPr>
        <w:t xml:space="preserve">MedEdPORTAL. </w:t>
      </w:r>
      <w:r w:rsidRPr="00623086">
        <w:rPr>
          <w:noProof/>
          <w:sz w:val="20"/>
          <w:szCs w:val="20"/>
        </w:rPr>
        <w:t>2017;13:10605.</w:t>
      </w:r>
    </w:p>
    <w:p w14:paraId="0DF9ADE4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3.</w:t>
      </w:r>
      <w:r w:rsidRPr="00623086">
        <w:rPr>
          <w:noProof/>
          <w:sz w:val="20"/>
          <w:szCs w:val="20"/>
        </w:rPr>
        <w:tab/>
        <w:t xml:space="preserve">Wagoner H, Seltz B. Attending Physicians' Perspectives of Resident Academic Half Day. </w:t>
      </w:r>
      <w:r w:rsidRPr="00623086">
        <w:rPr>
          <w:i/>
          <w:noProof/>
          <w:sz w:val="20"/>
          <w:szCs w:val="20"/>
        </w:rPr>
        <w:t xml:space="preserve">Teach Learn Med. </w:t>
      </w:r>
      <w:r w:rsidRPr="00623086">
        <w:rPr>
          <w:noProof/>
          <w:sz w:val="20"/>
          <w:szCs w:val="20"/>
        </w:rPr>
        <w:t>2019;31(3):270-278.</w:t>
      </w:r>
    </w:p>
    <w:p w14:paraId="5410D7C3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4.</w:t>
      </w:r>
      <w:r w:rsidRPr="00623086">
        <w:rPr>
          <w:noProof/>
          <w:sz w:val="20"/>
          <w:szCs w:val="20"/>
        </w:rPr>
        <w:tab/>
        <w:t xml:space="preserve">Wong RY, Roberts JM. Real time curriculum map for internal medicine residency. </w:t>
      </w:r>
      <w:r w:rsidRPr="00623086">
        <w:rPr>
          <w:i/>
          <w:noProof/>
          <w:sz w:val="20"/>
          <w:szCs w:val="20"/>
        </w:rPr>
        <w:t xml:space="preserve">BMC Med Educ. </w:t>
      </w:r>
      <w:r w:rsidRPr="00623086">
        <w:rPr>
          <w:noProof/>
          <w:sz w:val="20"/>
          <w:szCs w:val="20"/>
        </w:rPr>
        <w:t>2007;7:42.</w:t>
      </w:r>
    </w:p>
    <w:p w14:paraId="43ECA1A6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5.</w:t>
      </w:r>
      <w:r w:rsidRPr="00623086">
        <w:rPr>
          <w:noProof/>
          <w:sz w:val="20"/>
          <w:szCs w:val="20"/>
        </w:rPr>
        <w:tab/>
        <w:t xml:space="preserve">Wong RY, Saber SS, Ma I, Roberts JM. Using television shows to teach communication skills in internal medicine residency. </w:t>
      </w:r>
      <w:r w:rsidRPr="00623086">
        <w:rPr>
          <w:i/>
          <w:noProof/>
          <w:sz w:val="20"/>
          <w:szCs w:val="20"/>
        </w:rPr>
        <w:t xml:space="preserve">BMC Med Educ. </w:t>
      </w:r>
      <w:r w:rsidRPr="00623086">
        <w:rPr>
          <w:noProof/>
          <w:sz w:val="20"/>
          <w:szCs w:val="20"/>
        </w:rPr>
        <w:t>2009;9:9.</w:t>
      </w:r>
    </w:p>
    <w:p w14:paraId="3B02D2A9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6.</w:t>
      </w:r>
      <w:r w:rsidRPr="00623086">
        <w:rPr>
          <w:noProof/>
          <w:sz w:val="20"/>
          <w:szCs w:val="20"/>
        </w:rPr>
        <w:tab/>
        <w:t xml:space="preserve">Yuasa M, Bell CL, Inaba M, et al. "You're being paged!" outcomes of a nursing home on-call role-playing and longitudinal curriculum. </w:t>
      </w:r>
      <w:r w:rsidRPr="00623086">
        <w:rPr>
          <w:i/>
          <w:noProof/>
          <w:sz w:val="20"/>
          <w:szCs w:val="20"/>
        </w:rPr>
        <w:t xml:space="preserve">J Am Geriatr Soc. </w:t>
      </w:r>
      <w:r w:rsidRPr="00623086">
        <w:rPr>
          <w:noProof/>
          <w:sz w:val="20"/>
          <w:szCs w:val="20"/>
        </w:rPr>
        <w:t>2013;61(11):1976-1982.</w:t>
      </w:r>
    </w:p>
    <w:p w14:paraId="37BE2EAE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7.</w:t>
      </w:r>
      <w:r w:rsidRPr="00623086">
        <w:rPr>
          <w:noProof/>
          <w:sz w:val="20"/>
          <w:szCs w:val="20"/>
        </w:rPr>
        <w:tab/>
        <w:t xml:space="preserve">Zastoupil L, McIntosh A, Sopfe J, et al. Positive Impact of Transition From Noon Conference to Academic Half Day in a Pediatric Residency Program. </w:t>
      </w:r>
      <w:r w:rsidRPr="00623086">
        <w:rPr>
          <w:i/>
          <w:noProof/>
          <w:sz w:val="20"/>
          <w:szCs w:val="20"/>
        </w:rPr>
        <w:t xml:space="preserve">Acad Pediatr. </w:t>
      </w:r>
      <w:r w:rsidRPr="00623086">
        <w:rPr>
          <w:noProof/>
          <w:sz w:val="20"/>
          <w:szCs w:val="20"/>
        </w:rPr>
        <w:t>2017;17(4):436-442.</w:t>
      </w:r>
    </w:p>
    <w:p w14:paraId="18A80F26" w14:textId="77777777" w:rsidR="00ED4195" w:rsidRPr="00623086" w:rsidRDefault="00ED4195" w:rsidP="00ED4195">
      <w:pPr>
        <w:pStyle w:val="EndNoteBibliography"/>
        <w:ind w:left="720" w:hanging="720"/>
        <w:rPr>
          <w:noProof/>
          <w:sz w:val="20"/>
          <w:szCs w:val="20"/>
        </w:rPr>
      </w:pPr>
      <w:r w:rsidRPr="00623086">
        <w:rPr>
          <w:noProof/>
          <w:sz w:val="20"/>
          <w:szCs w:val="20"/>
        </w:rPr>
        <w:t>38.</w:t>
      </w:r>
      <w:r w:rsidRPr="00623086">
        <w:rPr>
          <w:noProof/>
          <w:sz w:val="20"/>
          <w:szCs w:val="20"/>
        </w:rPr>
        <w:tab/>
        <w:t xml:space="preserve">Zeller M, Cristancho S, Mangel J, Goldszmidt M. Back to Anatomy: Improving Landmarking Accuracy of Clinical Procedures Using a Novel Approach to Procedural Teaching. </w:t>
      </w:r>
      <w:r w:rsidRPr="00623086">
        <w:rPr>
          <w:i/>
          <w:noProof/>
          <w:sz w:val="20"/>
          <w:szCs w:val="20"/>
        </w:rPr>
        <w:t xml:space="preserve">South Med J. </w:t>
      </w:r>
      <w:r w:rsidRPr="00623086">
        <w:rPr>
          <w:noProof/>
          <w:sz w:val="20"/>
          <w:szCs w:val="20"/>
        </w:rPr>
        <w:t>2015;108(6):310-317.</w:t>
      </w:r>
    </w:p>
    <w:p w14:paraId="4C725F89" w14:textId="3E1076BD" w:rsidR="00387880" w:rsidRPr="00984B73" w:rsidRDefault="00DF6295" w:rsidP="008D4011">
      <w:pPr>
        <w:rPr>
          <w:sz w:val="20"/>
          <w:szCs w:val="20"/>
        </w:rPr>
      </w:pPr>
      <w:r w:rsidRPr="00623086">
        <w:rPr>
          <w:sz w:val="20"/>
          <w:szCs w:val="20"/>
        </w:rPr>
        <w:fldChar w:fldCharType="end"/>
      </w:r>
    </w:p>
    <w:sectPr w:rsidR="00387880" w:rsidRPr="00984B73" w:rsidSect="003D6BD6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61C01E2"/>
    <w:multiLevelType w:val="hybridMultilevel"/>
    <w:tmpl w:val="D6A06422"/>
    <w:lvl w:ilvl="0" w:tplc="DB82CC3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E52E9A4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1A3CB3F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46AA8A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B9EE24C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3774CF3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B32C70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2BC353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A9AC5E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222tsw752areedwwvx20w55w0st9e0xvew&quot;&gt;AHD Scoping Review EndNote Library-Converted&lt;record-ids&gt;&lt;item&gt;111&lt;/item&gt;&lt;item&gt;112&lt;/item&gt;&lt;item&gt;115&lt;/item&gt;&lt;item&gt;119&lt;/item&gt;&lt;item&gt;121&lt;/item&gt;&lt;item&gt;123&lt;/item&gt;&lt;item&gt;125&lt;/item&gt;&lt;item&gt;127&lt;/item&gt;&lt;item&gt;129&lt;/item&gt;&lt;item&gt;133&lt;/item&gt;&lt;item&gt;280&lt;/item&gt;&lt;item&gt;306&lt;/item&gt;&lt;/record-ids&gt;&lt;/item&gt;&lt;/Libraries&gt;"/>
  </w:docVars>
  <w:rsids>
    <w:rsidRoot w:val="001F3027"/>
    <w:rsid w:val="00000810"/>
    <w:rsid w:val="00000EB3"/>
    <w:rsid w:val="00003524"/>
    <w:rsid w:val="00015737"/>
    <w:rsid w:val="00021E7B"/>
    <w:rsid w:val="00021ED0"/>
    <w:rsid w:val="00025D66"/>
    <w:rsid w:val="0003082E"/>
    <w:rsid w:val="00030916"/>
    <w:rsid w:val="00030F5D"/>
    <w:rsid w:val="00032372"/>
    <w:rsid w:val="00055B32"/>
    <w:rsid w:val="000667F8"/>
    <w:rsid w:val="0006738A"/>
    <w:rsid w:val="000730B9"/>
    <w:rsid w:val="000738C7"/>
    <w:rsid w:val="000910E4"/>
    <w:rsid w:val="000957A1"/>
    <w:rsid w:val="0009761A"/>
    <w:rsid w:val="000A16C8"/>
    <w:rsid w:val="000A40EE"/>
    <w:rsid w:val="000B435D"/>
    <w:rsid w:val="000C2538"/>
    <w:rsid w:val="000C3FDD"/>
    <w:rsid w:val="000C51E8"/>
    <w:rsid w:val="000D6FD3"/>
    <w:rsid w:val="000E0164"/>
    <w:rsid w:val="000E4222"/>
    <w:rsid w:val="000E4CD6"/>
    <w:rsid w:val="001126F7"/>
    <w:rsid w:val="00112C45"/>
    <w:rsid w:val="00115B2B"/>
    <w:rsid w:val="001207D3"/>
    <w:rsid w:val="001313B6"/>
    <w:rsid w:val="00137AC7"/>
    <w:rsid w:val="00140C03"/>
    <w:rsid w:val="001434A3"/>
    <w:rsid w:val="0014446B"/>
    <w:rsid w:val="001501B1"/>
    <w:rsid w:val="00156529"/>
    <w:rsid w:val="00171347"/>
    <w:rsid w:val="00172BF1"/>
    <w:rsid w:val="00181D9C"/>
    <w:rsid w:val="00196E85"/>
    <w:rsid w:val="001A44C2"/>
    <w:rsid w:val="001A7FD2"/>
    <w:rsid w:val="001B2DF8"/>
    <w:rsid w:val="001C1B25"/>
    <w:rsid w:val="001C2188"/>
    <w:rsid w:val="001C2566"/>
    <w:rsid w:val="001C7853"/>
    <w:rsid w:val="001D5238"/>
    <w:rsid w:val="001D7B32"/>
    <w:rsid w:val="001E144C"/>
    <w:rsid w:val="001E3699"/>
    <w:rsid w:val="001E70CD"/>
    <w:rsid w:val="001E7B84"/>
    <w:rsid w:val="001F24A4"/>
    <w:rsid w:val="001F3027"/>
    <w:rsid w:val="001F49C9"/>
    <w:rsid w:val="00200FE9"/>
    <w:rsid w:val="002044AC"/>
    <w:rsid w:val="00213308"/>
    <w:rsid w:val="002259B4"/>
    <w:rsid w:val="0022644C"/>
    <w:rsid w:val="00231009"/>
    <w:rsid w:val="00231AFE"/>
    <w:rsid w:val="00234434"/>
    <w:rsid w:val="00240AD4"/>
    <w:rsid w:val="00241CB5"/>
    <w:rsid w:val="00244E33"/>
    <w:rsid w:val="0024539A"/>
    <w:rsid w:val="0025413B"/>
    <w:rsid w:val="002648FE"/>
    <w:rsid w:val="0027102F"/>
    <w:rsid w:val="0027104C"/>
    <w:rsid w:val="002753A7"/>
    <w:rsid w:val="00283F25"/>
    <w:rsid w:val="00293A8A"/>
    <w:rsid w:val="002A0C84"/>
    <w:rsid w:val="002A57C4"/>
    <w:rsid w:val="002A67E4"/>
    <w:rsid w:val="002B7132"/>
    <w:rsid w:val="002C17F0"/>
    <w:rsid w:val="002C577E"/>
    <w:rsid w:val="002C7490"/>
    <w:rsid w:val="002D370B"/>
    <w:rsid w:val="002E79C9"/>
    <w:rsid w:val="002E7FDA"/>
    <w:rsid w:val="002F1E94"/>
    <w:rsid w:val="003016C3"/>
    <w:rsid w:val="00304021"/>
    <w:rsid w:val="0030717C"/>
    <w:rsid w:val="00307262"/>
    <w:rsid w:val="00307D44"/>
    <w:rsid w:val="00321412"/>
    <w:rsid w:val="00326072"/>
    <w:rsid w:val="00340538"/>
    <w:rsid w:val="00340B3C"/>
    <w:rsid w:val="0034419C"/>
    <w:rsid w:val="003446B6"/>
    <w:rsid w:val="00351B20"/>
    <w:rsid w:val="00352316"/>
    <w:rsid w:val="00352844"/>
    <w:rsid w:val="00354A39"/>
    <w:rsid w:val="00357C27"/>
    <w:rsid w:val="003624C8"/>
    <w:rsid w:val="00364903"/>
    <w:rsid w:val="00366A36"/>
    <w:rsid w:val="003670B0"/>
    <w:rsid w:val="003723FF"/>
    <w:rsid w:val="003750BE"/>
    <w:rsid w:val="00375221"/>
    <w:rsid w:val="00382240"/>
    <w:rsid w:val="00387880"/>
    <w:rsid w:val="00392F75"/>
    <w:rsid w:val="003A186C"/>
    <w:rsid w:val="003B322F"/>
    <w:rsid w:val="003B7907"/>
    <w:rsid w:val="003D09AB"/>
    <w:rsid w:val="003D6B08"/>
    <w:rsid w:val="003D6BD6"/>
    <w:rsid w:val="003E48C8"/>
    <w:rsid w:val="003F669C"/>
    <w:rsid w:val="00401FF7"/>
    <w:rsid w:val="00410544"/>
    <w:rsid w:val="00412B3D"/>
    <w:rsid w:val="00416E60"/>
    <w:rsid w:val="00421A46"/>
    <w:rsid w:val="00422B80"/>
    <w:rsid w:val="004230B6"/>
    <w:rsid w:val="0043215C"/>
    <w:rsid w:val="00435EBC"/>
    <w:rsid w:val="00445914"/>
    <w:rsid w:val="00451555"/>
    <w:rsid w:val="0045408C"/>
    <w:rsid w:val="00455024"/>
    <w:rsid w:val="00455FC8"/>
    <w:rsid w:val="00461A10"/>
    <w:rsid w:val="00461A27"/>
    <w:rsid w:val="00474A93"/>
    <w:rsid w:val="0048070D"/>
    <w:rsid w:val="00480C09"/>
    <w:rsid w:val="00490930"/>
    <w:rsid w:val="0049209A"/>
    <w:rsid w:val="004937FB"/>
    <w:rsid w:val="004A21B6"/>
    <w:rsid w:val="004B03D9"/>
    <w:rsid w:val="004B5AA6"/>
    <w:rsid w:val="004C725A"/>
    <w:rsid w:val="004D238F"/>
    <w:rsid w:val="004D5757"/>
    <w:rsid w:val="004E7A8B"/>
    <w:rsid w:val="004F0FDB"/>
    <w:rsid w:val="004F2F04"/>
    <w:rsid w:val="004F7CCA"/>
    <w:rsid w:val="00506562"/>
    <w:rsid w:val="00525FB4"/>
    <w:rsid w:val="00530BCB"/>
    <w:rsid w:val="00532776"/>
    <w:rsid w:val="005425B1"/>
    <w:rsid w:val="005534BB"/>
    <w:rsid w:val="00567EE8"/>
    <w:rsid w:val="005768CE"/>
    <w:rsid w:val="00577894"/>
    <w:rsid w:val="005A6DC9"/>
    <w:rsid w:val="005B3F2A"/>
    <w:rsid w:val="005B49D4"/>
    <w:rsid w:val="005B733C"/>
    <w:rsid w:val="005C1FB7"/>
    <w:rsid w:val="005C5C8C"/>
    <w:rsid w:val="005C76F6"/>
    <w:rsid w:val="005D2226"/>
    <w:rsid w:val="005D7092"/>
    <w:rsid w:val="005E193A"/>
    <w:rsid w:val="005E1ECB"/>
    <w:rsid w:val="005E6BBF"/>
    <w:rsid w:val="005F4ADA"/>
    <w:rsid w:val="00600440"/>
    <w:rsid w:val="00603F9E"/>
    <w:rsid w:val="006059AD"/>
    <w:rsid w:val="006169D5"/>
    <w:rsid w:val="00623086"/>
    <w:rsid w:val="006348C4"/>
    <w:rsid w:val="00640F29"/>
    <w:rsid w:val="00657DD1"/>
    <w:rsid w:val="00661D56"/>
    <w:rsid w:val="00666DC3"/>
    <w:rsid w:val="006930E4"/>
    <w:rsid w:val="006A00CB"/>
    <w:rsid w:val="006A013F"/>
    <w:rsid w:val="006B3D68"/>
    <w:rsid w:val="006B4989"/>
    <w:rsid w:val="006C48B1"/>
    <w:rsid w:val="006D4A49"/>
    <w:rsid w:val="006E1957"/>
    <w:rsid w:val="006E5283"/>
    <w:rsid w:val="006F2F53"/>
    <w:rsid w:val="006F6573"/>
    <w:rsid w:val="00700318"/>
    <w:rsid w:val="00701D95"/>
    <w:rsid w:val="00722551"/>
    <w:rsid w:val="00726813"/>
    <w:rsid w:val="00727710"/>
    <w:rsid w:val="0073163B"/>
    <w:rsid w:val="00737A78"/>
    <w:rsid w:val="00741BBC"/>
    <w:rsid w:val="00742723"/>
    <w:rsid w:val="00752B27"/>
    <w:rsid w:val="00764C87"/>
    <w:rsid w:val="00781071"/>
    <w:rsid w:val="00783B2A"/>
    <w:rsid w:val="00784831"/>
    <w:rsid w:val="00787C08"/>
    <w:rsid w:val="00794403"/>
    <w:rsid w:val="007A3745"/>
    <w:rsid w:val="007B6132"/>
    <w:rsid w:val="007C659E"/>
    <w:rsid w:val="007D5B8E"/>
    <w:rsid w:val="007E0A3A"/>
    <w:rsid w:val="007E4275"/>
    <w:rsid w:val="007E5768"/>
    <w:rsid w:val="007F7D99"/>
    <w:rsid w:val="00800554"/>
    <w:rsid w:val="00801C99"/>
    <w:rsid w:val="00804842"/>
    <w:rsid w:val="0081320D"/>
    <w:rsid w:val="00813438"/>
    <w:rsid w:val="0081693F"/>
    <w:rsid w:val="008169FB"/>
    <w:rsid w:val="008210CB"/>
    <w:rsid w:val="00822EC1"/>
    <w:rsid w:val="008253BD"/>
    <w:rsid w:val="00831BDF"/>
    <w:rsid w:val="00834B38"/>
    <w:rsid w:val="00840788"/>
    <w:rsid w:val="00845089"/>
    <w:rsid w:val="00851A3A"/>
    <w:rsid w:val="00860647"/>
    <w:rsid w:val="00864A6A"/>
    <w:rsid w:val="00873710"/>
    <w:rsid w:val="0087674E"/>
    <w:rsid w:val="00887799"/>
    <w:rsid w:val="008919CC"/>
    <w:rsid w:val="0089343E"/>
    <w:rsid w:val="008A1E32"/>
    <w:rsid w:val="008B0B32"/>
    <w:rsid w:val="008B7BA8"/>
    <w:rsid w:val="008C0270"/>
    <w:rsid w:val="008D041C"/>
    <w:rsid w:val="008D4011"/>
    <w:rsid w:val="008D71AA"/>
    <w:rsid w:val="008E5C45"/>
    <w:rsid w:val="008F1DB7"/>
    <w:rsid w:val="0090016C"/>
    <w:rsid w:val="00902401"/>
    <w:rsid w:val="009058F3"/>
    <w:rsid w:val="009079D5"/>
    <w:rsid w:val="0091382A"/>
    <w:rsid w:val="00914C1E"/>
    <w:rsid w:val="009153CD"/>
    <w:rsid w:val="00916C9D"/>
    <w:rsid w:val="0092039D"/>
    <w:rsid w:val="009269AB"/>
    <w:rsid w:val="00931C7D"/>
    <w:rsid w:val="0093278D"/>
    <w:rsid w:val="0094058F"/>
    <w:rsid w:val="0094062D"/>
    <w:rsid w:val="00941326"/>
    <w:rsid w:val="0094368F"/>
    <w:rsid w:val="00943D25"/>
    <w:rsid w:val="00953FB4"/>
    <w:rsid w:val="00960CE7"/>
    <w:rsid w:val="0097392A"/>
    <w:rsid w:val="00976865"/>
    <w:rsid w:val="00984238"/>
    <w:rsid w:val="00984B73"/>
    <w:rsid w:val="00984BA8"/>
    <w:rsid w:val="00985C6B"/>
    <w:rsid w:val="009865A1"/>
    <w:rsid w:val="009946AE"/>
    <w:rsid w:val="00995BD3"/>
    <w:rsid w:val="009A067B"/>
    <w:rsid w:val="009C16E9"/>
    <w:rsid w:val="009C2A8C"/>
    <w:rsid w:val="009D18CD"/>
    <w:rsid w:val="009D1D52"/>
    <w:rsid w:val="009D7F4B"/>
    <w:rsid w:val="009E066E"/>
    <w:rsid w:val="009E07A0"/>
    <w:rsid w:val="009E310A"/>
    <w:rsid w:val="00A11E86"/>
    <w:rsid w:val="00A20554"/>
    <w:rsid w:val="00A2493C"/>
    <w:rsid w:val="00A25F1E"/>
    <w:rsid w:val="00A34C97"/>
    <w:rsid w:val="00A421D6"/>
    <w:rsid w:val="00A445C4"/>
    <w:rsid w:val="00A55E11"/>
    <w:rsid w:val="00A62943"/>
    <w:rsid w:val="00A72037"/>
    <w:rsid w:val="00A77C7D"/>
    <w:rsid w:val="00A821DC"/>
    <w:rsid w:val="00A91D7E"/>
    <w:rsid w:val="00A95E35"/>
    <w:rsid w:val="00AB55FD"/>
    <w:rsid w:val="00AB6E9B"/>
    <w:rsid w:val="00AC1BA1"/>
    <w:rsid w:val="00AC24AF"/>
    <w:rsid w:val="00AC522B"/>
    <w:rsid w:val="00AD0058"/>
    <w:rsid w:val="00AD205C"/>
    <w:rsid w:val="00AD63FC"/>
    <w:rsid w:val="00AD784A"/>
    <w:rsid w:val="00AE1544"/>
    <w:rsid w:val="00AF0581"/>
    <w:rsid w:val="00AF449D"/>
    <w:rsid w:val="00AF7C86"/>
    <w:rsid w:val="00B07256"/>
    <w:rsid w:val="00B14EEA"/>
    <w:rsid w:val="00B37742"/>
    <w:rsid w:val="00B420A9"/>
    <w:rsid w:val="00B43CAE"/>
    <w:rsid w:val="00B56B99"/>
    <w:rsid w:val="00B64234"/>
    <w:rsid w:val="00B6445E"/>
    <w:rsid w:val="00B65BE6"/>
    <w:rsid w:val="00B75075"/>
    <w:rsid w:val="00B81575"/>
    <w:rsid w:val="00B82977"/>
    <w:rsid w:val="00B92BB2"/>
    <w:rsid w:val="00B94584"/>
    <w:rsid w:val="00B952B9"/>
    <w:rsid w:val="00BB3181"/>
    <w:rsid w:val="00BB6550"/>
    <w:rsid w:val="00BE29A1"/>
    <w:rsid w:val="00BE7F23"/>
    <w:rsid w:val="00BE7FBE"/>
    <w:rsid w:val="00C011F8"/>
    <w:rsid w:val="00C263C5"/>
    <w:rsid w:val="00C35050"/>
    <w:rsid w:val="00C44F7C"/>
    <w:rsid w:val="00C466E0"/>
    <w:rsid w:val="00C66EBE"/>
    <w:rsid w:val="00C70E45"/>
    <w:rsid w:val="00C71D0E"/>
    <w:rsid w:val="00C75770"/>
    <w:rsid w:val="00C76E5D"/>
    <w:rsid w:val="00C77637"/>
    <w:rsid w:val="00CA41A0"/>
    <w:rsid w:val="00CB427E"/>
    <w:rsid w:val="00CC4B90"/>
    <w:rsid w:val="00CD316B"/>
    <w:rsid w:val="00CD3FE2"/>
    <w:rsid w:val="00CE3688"/>
    <w:rsid w:val="00CE46EB"/>
    <w:rsid w:val="00CE58BB"/>
    <w:rsid w:val="00CE5AEA"/>
    <w:rsid w:val="00CF2602"/>
    <w:rsid w:val="00D0194B"/>
    <w:rsid w:val="00D126EE"/>
    <w:rsid w:val="00D34CA1"/>
    <w:rsid w:val="00D4283E"/>
    <w:rsid w:val="00D46618"/>
    <w:rsid w:val="00D524E6"/>
    <w:rsid w:val="00D5512B"/>
    <w:rsid w:val="00D558D9"/>
    <w:rsid w:val="00D63983"/>
    <w:rsid w:val="00D8049E"/>
    <w:rsid w:val="00D80AA5"/>
    <w:rsid w:val="00D81EB5"/>
    <w:rsid w:val="00D878F8"/>
    <w:rsid w:val="00D9368B"/>
    <w:rsid w:val="00D9506C"/>
    <w:rsid w:val="00DA6E83"/>
    <w:rsid w:val="00DA7820"/>
    <w:rsid w:val="00DB1D2F"/>
    <w:rsid w:val="00DB612A"/>
    <w:rsid w:val="00DC2DCF"/>
    <w:rsid w:val="00DC3314"/>
    <w:rsid w:val="00DC5F07"/>
    <w:rsid w:val="00DD0A9B"/>
    <w:rsid w:val="00DD1002"/>
    <w:rsid w:val="00DD1441"/>
    <w:rsid w:val="00DD29D0"/>
    <w:rsid w:val="00DD3812"/>
    <w:rsid w:val="00DD6883"/>
    <w:rsid w:val="00DD7531"/>
    <w:rsid w:val="00DF01FA"/>
    <w:rsid w:val="00DF4730"/>
    <w:rsid w:val="00DF6295"/>
    <w:rsid w:val="00DF6635"/>
    <w:rsid w:val="00DF6682"/>
    <w:rsid w:val="00E01680"/>
    <w:rsid w:val="00E01B42"/>
    <w:rsid w:val="00E12118"/>
    <w:rsid w:val="00E4320A"/>
    <w:rsid w:val="00E505DB"/>
    <w:rsid w:val="00E54AF4"/>
    <w:rsid w:val="00E54C56"/>
    <w:rsid w:val="00E550A2"/>
    <w:rsid w:val="00E6770B"/>
    <w:rsid w:val="00E74138"/>
    <w:rsid w:val="00E74D02"/>
    <w:rsid w:val="00E75111"/>
    <w:rsid w:val="00E80B0D"/>
    <w:rsid w:val="00E85FBC"/>
    <w:rsid w:val="00E91105"/>
    <w:rsid w:val="00E912ED"/>
    <w:rsid w:val="00E92050"/>
    <w:rsid w:val="00E974AD"/>
    <w:rsid w:val="00EB72B3"/>
    <w:rsid w:val="00EC330D"/>
    <w:rsid w:val="00ED4195"/>
    <w:rsid w:val="00ED4BED"/>
    <w:rsid w:val="00ED501C"/>
    <w:rsid w:val="00EE59AA"/>
    <w:rsid w:val="00EE74F1"/>
    <w:rsid w:val="00EF3F80"/>
    <w:rsid w:val="00EF6533"/>
    <w:rsid w:val="00F0214C"/>
    <w:rsid w:val="00F10041"/>
    <w:rsid w:val="00F15DF6"/>
    <w:rsid w:val="00F16B35"/>
    <w:rsid w:val="00F402EF"/>
    <w:rsid w:val="00F40737"/>
    <w:rsid w:val="00F41081"/>
    <w:rsid w:val="00F51ED3"/>
    <w:rsid w:val="00F52BB6"/>
    <w:rsid w:val="00F573EF"/>
    <w:rsid w:val="00F60DB7"/>
    <w:rsid w:val="00F7056A"/>
    <w:rsid w:val="00F74233"/>
    <w:rsid w:val="00F838A0"/>
    <w:rsid w:val="00F91706"/>
    <w:rsid w:val="00F92907"/>
    <w:rsid w:val="00FB5225"/>
    <w:rsid w:val="00FB5B5A"/>
    <w:rsid w:val="00FB6CF2"/>
    <w:rsid w:val="00FC448E"/>
    <w:rsid w:val="00FE5F0D"/>
    <w:rsid w:val="00FF7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C1A9982"/>
  <w14:defaultImageDpi w14:val="32767"/>
  <w15:chartTrackingRefBased/>
  <w15:docId w15:val="{B3AFF15B-44EA-D14E-B341-D4B131AF44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851A3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F3027"/>
    <w:rPr>
      <w:rFonts w:eastAsiaTheme="minorEastAsi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3027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E505DB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3878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F62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F629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F6295"/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F629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DF6295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DF6295"/>
  </w:style>
  <w:style w:type="character" w:customStyle="1" w:styleId="EndNoteBibliographyChar">
    <w:name w:val="EndNote Bibliography Char"/>
    <w:basedOn w:val="DefaultParagraphFont"/>
    <w:link w:val="EndNoteBibliography"/>
    <w:rsid w:val="00DF6295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66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6635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B5B5A"/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1434A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3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051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6262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322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12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18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79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26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2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5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89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55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03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6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10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29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56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2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3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42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4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530892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597989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144726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803101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164798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347234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239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7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65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39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56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39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9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C0BC022-0D30-B142-98AB-6A736AD56B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6</Pages>
  <Words>10228</Words>
  <Characters>58300</Characters>
  <Application>Microsoft Office Word</Application>
  <DocSecurity>0</DocSecurity>
  <Lines>485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yong-sun Choe</dc:creator>
  <cp:keywords/>
  <dc:description/>
  <cp:lastModifiedBy>Myong-sun Choe</cp:lastModifiedBy>
  <cp:revision>3</cp:revision>
  <dcterms:created xsi:type="dcterms:W3CDTF">2021-09-21T05:12:00Z</dcterms:created>
  <dcterms:modified xsi:type="dcterms:W3CDTF">2021-09-21T05:20:00Z</dcterms:modified>
</cp:coreProperties>
</file>